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453FF3" w14:textId="51566CCB" w:rsidR="009032C8" w:rsidRPr="00F16C88" w:rsidRDefault="009032C8" w:rsidP="00F94E2E">
      <w:pPr>
        <w:pStyle w:val="Heading1"/>
      </w:pPr>
      <w:r w:rsidRPr="00F16C88">
        <w:t>Development of a core outcome set to evaluate p</w:t>
      </w:r>
      <w:r w:rsidR="00F94E2E" w:rsidRPr="00F16C88">
        <w:t>hysical activity interventions for</w:t>
      </w:r>
      <w:r w:rsidRPr="00F16C88">
        <w:t xml:space="preserve"> people living with dementia</w:t>
      </w:r>
      <w:r w:rsidR="00312853" w:rsidRPr="00F16C88">
        <w:t xml:space="preserve">: </w:t>
      </w:r>
      <w:r w:rsidR="006E5352" w:rsidRPr="00F16C88">
        <w:t xml:space="preserve">study </w:t>
      </w:r>
      <w:r w:rsidR="00312853" w:rsidRPr="00F16C88">
        <w:t>protocol</w:t>
      </w:r>
    </w:p>
    <w:p w14:paraId="4CB2FF07" w14:textId="2FB7BE51" w:rsidR="009032C8" w:rsidRPr="00F16C88" w:rsidRDefault="009032C8" w:rsidP="008E6E9F"/>
    <w:p w14:paraId="09EEA0C3" w14:textId="15C8EBC0" w:rsidR="009032C8" w:rsidRPr="00F16C88" w:rsidRDefault="009032C8" w:rsidP="006B74B8">
      <w:pPr>
        <w:pStyle w:val="Heading2"/>
      </w:pPr>
      <w:r w:rsidRPr="00F16C88">
        <w:t>Abstract</w:t>
      </w:r>
    </w:p>
    <w:p w14:paraId="066B6368" w14:textId="0CEEA8E9" w:rsidR="005C3CB3" w:rsidRPr="00F16C88" w:rsidRDefault="009032C8" w:rsidP="004B42F9">
      <w:r w:rsidRPr="00F16C88">
        <w:rPr>
          <w:rStyle w:val="Heading3Char"/>
        </w:rPr>
        <w:t>Background</w:t>
      </w:r>
      <w:r w:rsidR="005C3CB3" w:rsidRPr="00F16C88">
        <w:t xml:space="preserve">: </w:t>
      </w:r>
      <w:r w:rsidR="00430F3C" w:rsidRPr="00F16C88">
        <w:t>E</w:t>
      </w:r>
      <w:r w:rsidR="005C3CB3" w:rsidRPr="00F16C88">
        <w:t>vidence on the benefits of physical activity for people with dementia</w:t>
      </w:r>
      <w:r w:rsidR="00430F3C" w:rsidRPr="00F16C88">
        <w:t xml:space="preserve"> (PwD)</w:t>
      </w:r>
      <w:r w:rsidR="005C3CB3" w:rsidRPr="00F16C88">
        <w:t xml:space="preserve"> remains disparate, </w:t>
      </w:r>
      <w:r w:rsidR="006E5352" w:rsidRPr="00F16C88">
        <w:t xml:space="preserve">mainly </w:t>
      </w:r>
      <w:r w:rsidR="008F5C39" w:rsidRPr="00F16C88">
        <w:t xml:space="preserve">due to </w:t>
      </w:r>
      <w:r w:rsidR="006E5352" w:rsidRPr="00F16C88">
        <w:t>the selection of</w:t>
      </w:r>
      <w:r w:rsidR="005C3CB3" w:rsidRPr="00F16C88">
        <w:t xml:space="preserve"> heterogeneous outcomes and </w:t>
      </w:r>
      <w:r w:rsidR="00430F3C" w:rsidRPr="00F16C88">
        <w:t>measurement tools</w:t>
      </w:r>
      <w:r w:rsidR="006E5352" w:rsidRPr="00F16C88">
        <w:t>. This</w:t>
      </w:r>
      <w:r w:rsidR="005C3CB3" w:rsidRPr="00F16C88">
        <w:t xml:space="preserve"> delays clear and specific recommendations for</w:t>
      </w:r>
      <w:r w:rsidR="006E5352" w:rsidRPr="00F16C88">
        <w:t xml:space="preserve"> research and clinical</w:t>
      </w:r>
      <w:r w:rsidR="005C3CB3" w:rsidRPr="00F16C88">
        <w:t xml:space="preserve"> practice. The development of Core Outcome Sets</w:t>
      </w:r>
      <w:r w:rsidR="00430F3C" w:rsidRPr="00F16C88">
        <w:t xml:space="preserve"> (COS)</w:t>
      </w:r>
      <w:r w:rsidR="005C3CB3" w:rsidRPr="00F16C88">
        <w:t xml:space="preserve"> </w:t>
      </w:r>
      <w:r w:rsidR="00E5475D" w:rsidRPr="00F16C88">
        <w:t xml:space="preserve">can </w:t>
      </w:r>
      <w:r w:rsidR="006E5352" w:rsidRPr="00F16C88">
        <w:t>contribute to overcoming this heterogeneity</w:t>
      </w:r>
      <w:r w:rsidR="005C3CB3" w:rsidRPr="00F16C88">
        <w:t xml:space="preserve">. </w:t>
      </w:r>
    </w:p>
    <w:p w14:paraId="0D7AD2B6" w14:textId="0E6F9B93" w:rsidR="009032C8" w:rsidRPr="00F16C88" w:rsidRDefault="009032C8" w:rsidP="004B42F9">
      <w:r w:rsidRPr="00F16C88">
        <w:rPr>
          <w:rStyle w:val="Heading3Char"/>
        </w:rPr>
        <w:t>Content</w:t>
      </w:r>
      <w:r w:rsidR="005C3CB3" w:rsidRPr="00F16C88">
        <w:rPr>
          <w:rStyle w:val="Heading3Char"/>
        </w:rPr>
        <w:t>:</w:t>
      </w:r>
      <w:r w:rsidR="005C3CB3" w:rsidRPr="00F16C88">
        <w:t xml:space="preserve"> This is a study protocol for the develo</w:t>
      </w:r>
      <w:r w:rsidR="008F5C39" w:rsidRPr="00F16C88">
        <w:t>pment of a COS applicable to</w:t>
      </w:r>
      <w:r w:rsidR="005C3CB3" w:rsidRPr="00F16C88">
        <w:t xml:space="preserve"> ph</w:t>
      </w:r>
      <w:r w:rsidR="008F5C39" w:rsidRPr="00F16C88">
        <w:t>ysical activity interventions,</w:t>
      </w:r>
      <w:r w:rsidR="005C3CB3" w:rsidRPr="00F16C88">
        <w:t xml:space="preserve"> in any setting, for </w:t>
      </w:r>
      <w:r w:rsidR="008F5C39" w:rsidRPr="00F16C88">
        <w:t>PwD</w:t>
      </w:r>
      <w:r w:rsidR="005C3CB3" w:rsidRPr="00F16C88">
        <w:t xml:space="preserve">, across stages of the disease progression. This is a mixed methods study divided in four phases: i) literature review to identify outcomes used in previous literature; ii) a qualitative study to explore valued outcomes in the </w:t>
      </w:r>
      <w:r w:rsidR="00430F3C" w:rsidRPr="00F16C88">
        <w:t>perspective</w:t>
      </w:r>
      <w:r w:rsidR="004B42F9" w:rsidRPr="00F16C88">
        <w:t xml:space="preserve"> of different stakeholder;</w:t>
      </w:r>
      <w:r w:rsidR="005C3CB3" w:rsidRPr="00F16C88">
        <w:t xml:space="preserve"> iii) a Delphi survey and consensus meeting</w:t>
      </w:r>
      <w:r w:rsidR="00186124" w:rsidRPr="00F16C88">
        <w:t xml:space="preserve"> to reach</w:t>
      </w:r>
      <w:r w:rsidR="005C3CB3" w:rsidRPr="00F16C88">
        <w:t xml:space="preserve"> a minimum </w:t>
      </w:r>
      <w:r w:rsidR="008F5C39" w:rsidRPr="00F16C88">
        <w:t>set</w:t>
      </w:r>
      <w:r w:rsidR="005C3CB3" w:rsidRPr="00F16C88">
        <w:t xml:space="preserve"> of outcomes and iv) a literature review to link the ag</w:t>
      </w:r>
      <w:r w:rsidR="00186124" w:rsidRPr="00F16C88">
        <w:t>reed core</w:t>
      </w:r>
      <w:r w:rsidR="00430F3C" w:rsidRPr="00F16C88">
        <w:t xml:space="preserve"> outcomes</w:t>
      </w:r>
      <w:r w:rsidR="005C3CB3" w:rsidRPr="00F16C88">
        <w:t xml:space="preserve"> to the most appropriate measurement tool.</w:t>
      </w:r>
    </w:p>
    <w:p w14:paraId="3BF239C7" w14:textId="5C15F21B" w:rsidR="009032C8" w:rsidRPr="00F16C88" w:rsidRDefault="005C3CB3" w:rsidP="006E5352">
      <w:r w:rsidRPr="00F16C88">
        <w:rPr>
          <w:rStyle w:val="Heading3Char"/>
        </w:rPr>
        <w:t>Conclusions:</w:t>
      </w:r>
      <w:r w:rsidRPr="00F16C88">
        <w:t xml:space="preserve"> A COS in this field has the potential to</w:t>
      </w:r>
      <w:r w:rsidR="00430F3C" w:rsidRPr="00F16C88">
        <w:t xml:space="preserve"> allow fast-track</w:t>
      </w:r>
      <w:r w:rsidR="00E5475D" w:rsidRPr="00F16C88">
        <w:t>ing</w:t>
      </w:r>
      <w:r w:rsidR="001F57DF" w:rsidRPr="00F16C88">
        <w:t xml:space="preserve"> recommendations to </w:t>
      </w:r>
      <w:r w:rsidR="006E5352" w:rsidRPr="00F16C88">
        <w:t xml:space="preserve">research and clinical </w:t>
      </w:r>
      <w:r w:rsidR="00430F3C" w:rsidRPr="00F16C88">
        <w:t xml:space="preserve">practice. However, dissemination activities are required to </w:t>
      </w:r>
      <w:r w:rsidR="006E5352" w:rsidRPr="00F16C88">
        <w:t>encourage researchers to implement the</w:t>
      </w:r>
      <w:r w:rsidR="00430F3C" w:rsidRPr="00F16C88">
        <w:t xml:space="preserve"> COS.</w:t>
      </w:r>
    </w:p>
    <w:p w14:paraId="569F60D5" w14:textId="77777777" w:rsidR="009032C8" w:rsidRPr="00F16C88" w:rsidRDefault="009032C8" w:rsidP="00652F38">
      <w:r w:rsidRPr="00F16C88">
        <w:rPr>
          <w:rStyle w:val="Heading2Char"/>
        </w:rPr>
        <w:t>Key words</w:t>
      </w:r>
      <w:r w:rsidRPr="00F16C88">
        <w:t>: Core Outcome Set; Dementia; Physical activity; Methodology</w:t>
      </w:r>
    </w:p>
    <w:p w14:paraId="50F5E66D" w14:textId="77777777" w:rsidR="001F57DF" w:rsidRPr="00F16C88" w:rsidRDefault="001F57DF" w:rsidP="006B74B8">
      <w:pPr>
        <w:pStyle w:val="Heading2"/>
      </w:pPr>
    </w:p>
    <w:p w14:paraId="3B52A78B" w14:textId="078662D7" w:rsidR="009032C8" w:rsidRPr="00F16C88" w:rsidRDefault="00C51C12" w:rsidP="006B74B8">
      <w:pPr>
        <w:pStyle w:val="Heading2"/>
      </w:pPr>
      <w:r w:rsidRPr="00F16C88">
        <w:t>Background</w:t>
      </w:r>
    </w:p>
    <w:p w14:paraId="666E4A86" w14:textId="2AEE9FCE" w:rsidR="00051F92" w:rsidRPr="00F16C88" w:rsidRDefault="00C405A1" w:rsidP="00ED11D3">
      <w:r w:rsidRPr="00F16C88">
        <w:rPr>
          <w:szCs w:val="20"/>
        </w:rPr>
        <w:t xml:space="preserve">It is estimated that currently 47 million people live with dementia worldwide </w:t>
      </w:r>
      <w:r w:rsidRPr="00F16C88">
        <w:rPr>
          <w:szCs w:val="20"/>
        </w:rPr>
        <w:fldChar w:fldCharType="begin"/>
      </w:r>
      <w:r w:rsidRPr="00F16C88">
        <w:rPr>
          <w:szCs w:val="20"/>
        </w:rPr>
        <w:instrText xml:space="preserve"> ADDIN EN.CITE &lt;EndNote&gt;&lt;Cite&gt;&lt;Author&gt;World Health Organization&lt;/Author&gt;&lt;Year&gt;2015&lt;/Year&gt;&lt;RecNum&gt;574&lt;/RecNum&gt;&lt;DisplayText&gt;(World Health Organization, 2015)&lt;/DisplayText&gt;&lt;record&gt;&lt;rec-number&gt;574&lt;/rec-number&gt;&lt;foreign-keys&gt;&lt;key app="EN" db-id="easa5r5p4t5edsesz0p59wdgezz9s0zrws5f" timestamp="1495127204"&gt;574&lt;/key&gt;&lt;key app="ENWeb" db-id=""&gt;0&lt;/key&gt;&lt;/foreign-keys&gt;&lt;ref-type name="Government Document"&gt;46&lt;/ref-type&gt;&lt;contributors&gt;&lt;authors&gt;&lt;author&gt;World Health Organization, &lt;/author&gt;&lt;/authors&gt;&lt;secondary-authors&gt;&lt;author&gt;Thematic briefing of the World Health Organization,&lt;/author&gt;&lt;/secondary-authors&gt;&lt;/contributors&gt;&lt;titles&gt;&lt;title&gt;The Epidemiology And Impact Of Dementia Current State And Future Trends&lt;/title&gt;&lt;/titles&gt;&lt;dates&gt;&lt;year&gt;2015&lt;/year&gt;&lt;/dates&gt;&lt;urls&gt;&lt;/urls&gt;&lt;/record&gt;&lt;/Cite&gt;&lt;/EndNote&gt;</w:instrText>
      </w:r>
      <w:r w:rsidRPr="00F16C88">
        <w:rPr>
          <w:szCs w:val="20"/>
        </w:rPr>
        <w:fldChar w:fldCharType="separate"/>
      </w:r>
      <w:r w:rsidRPr="00F16C88">
        <w:rPr>
          <w:noProof/>
          <w:szCs w:val="20"/>
        </w:rPr>
        <w:t>(World Health Organization, 2015)</w:t>
      </w:r>
      <w:r w:rsidRPr="00F16C88">
        <w:rPr>
          <w:szCs w:val="20"/>
        </w:rPr>
        <w:fldChar w:fldCharType="end"/>
      </w:r>
      <w:r w:rsidR="004B42F9" w:rsidRPr="00F16C88">
        <w:rPr>
          <w:szCs w:val="20"/>
        </w:rPr>
        <w:t xml:space="preserve">, a number that </w:t>
      </w:r>
      <w:r w:rsidRPr="00F16C88">
        <w:rPr>
          <w:szCs w:val="20"/>
        </w:rPr>
        <w:t xml:space="preserve">may reach to 76 million by 2030 </w:t>
      </w:r>
      <w:r w:rsidRPr="00F16C88">
        <w:rPr>
          <w:szCs w:val="20"/>
        </w:rPr>
        <w:fldChar w:fldCharType="begin"/>
      </w:r>
      <w:r w:rsidRPr="00F16C88">
        <w:rPr>
          <w:szCs w:val="20"/>
        </w:rPr>
        <w:instrText xml:space="preserve"> ADDIN EN.CITE &lt;EndNote&gt;&lt;Cite&gt;&lt;Author&gt;Alzheimer Disease International&lt;/Author&gt;&lt;Year&gt;2013&lt;/Year&gt;&lt;RecNum&gt;575&lt;/RecNum&gt;&lt;DisplayText&gt;(Alzheimer Disease International, 2013)&lt;/DisplayText&gt;&lt;record&gt;&lt;rec-number&gt;575&lt;/rec-number&gt;&lt;foreign-keys&gt;&lt;key app="EN" db-id="easa5r5p4t5edsesz0p59wdgezz9s0zrws5f" timestamp="1495127210"&gt;575&lt;/key&gt;&lt;key app="ENWeb" db-id=""&gt;0&lt;/key&gt;&lt;/foreign-keys&gt;&lt;ref-type name="Government Document"&gt;46&lt;/ref-type&gt;&lt;contributors&gt;&lt;authors&gt;&lt;author&gt;Alzheimer Disease International, &lt;/author&gt;&lt;/authors&gt;&lt;secondary-authors&gt;&lt;author&gt;(ADI)&lt;/author&gt;&lt;/secondary-authors&gt;&lt;/contributors&gt;&lt;titles&gt;&lt;title&gt;Policy Brief for Heads of Government The Global Impact of Dementia 2013–2050&lt;/title&gt;&lt;/titles&gt;&lt;dates&gt;&lt;year&gt;2013&lt;/year&gt;&lt;/dates&gt;&lt;pub-location&gt;London&lt;/pub-location&gt;&lt;urls&gt;&lt;/urls&gt;&lt;/record&gt;&lt;/Cite&gt;&lt;/EndNote&gt;</w:instrText>
      </w:r>
      <w:r w:rsidRPr="00F16C88">
        <w:rPr>
          <w:szCs w:val="20"/>
        </w:rPr>
        <w:fldChar w:fldCharType="separate"/>
      </w:r>
      <w:r w:rsidRPr="00F16C88">
        <w:rPr>
          <w:noProof/>
          <w:szCs w:val="20"/>
        </w:rPr>
        <w:t>(Alzheimer Disease International, 2013)</w:t>
      </w:r>
      <w:r w:rsidRPr="00F16C88">
        <w:rPr>
          <w:szCs w:val="20"/>
        </w:rPr>
        <w:fldChar w:fldCharType="end"/>
      </w:r>
      <w:r w:rsidRPr="00F16C88">
        <w:rPr>
          <w:szCs w:val="20"/>
        </w:rPr>
        <w:t xml:space="preserve">. </w:t>
      </w:r>
      <w:r w:rsidR="006E5352" w:rsidRPr="00F16C88">
        <w:t>E</w:t>
      </w:r>
      <w:r w:rsidR="006A0872" w:rsidRPr="00F16C88">
        <w:t>normous costs</w:t>
      </w:r>
      <w:r w:rsidR="006E5352" w:rsidRPr="00F16C88">
        <w:t xml:space="preserve"> are being predicted, </w:t>
      </w:r>
      <w:r w:rsidR="006A0872" w:rsidRPr="00F16C88">
        <w:t>informal care</w:t>
      </w:r>
      <w:r w:rsidR="006E5352" w:rsidRPr="00F16C88">
        <w:t xml:space="preserve"> being</w:t>
      </w:r>
      <w:r w:rsidR="006A0872" w:rsidRPr="00F16C88">
        <w:t xml:space="preserve"> a significant component </w:t>
      </w:r>
      <w:r w:rsidR="006E5352" w:rsidRPr="00F16C88">
        <w:t xml:space="preserve">of these </w:t>
      </w:r>
      <w:r w:rsidR="006A0872" w:rsidRPr="00F16C88">
        <w:fldChar w:fldCharType="begin"/>
      </w:r>
      <w:r w:rsidR="004D4881" w:rsidRPr="00F16C88">
        <w:instrText xml:space="preserve"> ADDIN EN.CITE &lt;EndNote&gt;&lt;Cite&gt;&lt;Author&gt;Wimo&lt;/Author&gt;&lt;Year&gt;2007&lt;/Year&gt;&lt;RecNum&gt;193&lt;/RecNum&gt;&lt;DisplayText&gt;(Wimo et al., 2007)&lt;/DisplayText&gt;&lt;record&gt;&lt;rec-number&gt;193&lt;/rec-number&gt;&lt;foreign-keys&gt;&lt;key app="EN" db-id="easa5r5p4t5edsesz0p59wdgezz9s0zrws5f" timestamp="1422179258"&gt;193&lt;/key&gt;&lt;key app="ENWeb" db-id=""&gt;0&lt;/key&gt;&lt;/foreign-keys&gt;&lt;ref-type name="Journal Article"&gt;17&lt;/ref-type&gt;&lt;contributors&gt;&lt;authors&gt;&lt;author&gt;Wimo, A.&lt;/author&gt;&lt;author&gt;Winblad, B.&lt;/author&gt;&lt;author&gt;Jonsson, L.&lt;/author&gt;&lt;/authors&gt;&lt;/contributors&gt;&lt;auth-address&gt;Department of Neurobiology, Care Sciences and Society, Karolinska Institutet, Stockholm, Sweden. Anders.Wimo@ki.se&lt;/auth-address&gt;&lt;titles&gt;&lt;title&gt;An estimate of the total worldwide societal costs of dementia in 2005&lt;/title&gt;&lt;secondary-title&gt;Alzheimer’s &amp;amp; Dementia&lt;/secondary-title&gt;&lt;alt-title&gt;Alzheimer&amp;apos;s &amp;amp; dementia : the journal of the Alzheimer&amp;apos;s Association&lt;/alt-title&gt;&lt;/titles&gt;&lt;alt-periodical&gt;&lt;full-title&gt;Alzheimers Dement&lt;/full-title&gt;&lt;abbr-1&gt;Alzheimer&amp;apos;s &amp;amp; dementia : the journal of the Alzheimer&amp;apos;s Association&lt;/abbr-1&gt;&lt;/alt-periodical&gt;&lt;pages&gt;81-91&lt;/pages&gt;&lt;volume&gt;3&lt;/volume&gt;&lt;number&gt;2&lt;/number&gt;&lt;dates&gt;&lt;year&gt;2007&lt;/year&gt;&lt;pub-dates&gt;&lt;date&gt;Apr&lt;/date&gt;&lt;/pub-dates&gt;&lt;/dates&gt;&lt;isbn&gt;1552-5279 (Electronic)&amp;#xD;1552-5260 (Linking)&lt;/isbn&gt;&lt;accession-num&gt;19595921&lt;/accession-num&gt;&lt;urls&gt;&lt;related-urls&gt;&lt;url&gt;http://www.ncbi.nlm.nih.gov/pubmed/19595921&lt;/url&gt;&lt;/related-urls&gt;&lt;/urls&gt;&lt;electronic-resource-num&gt;10.1016/j.jalz.2007.02.001&lt;/electronic-resource-num&gt;&lt;/record&gt;&lt;/Cite&gt;&lt;/EndNote&gt;</w:instrText>
      </w:r>
      <w:r w:rsidR="006A0872" w:rsidRPr="00F16C88">
        <w:fldChar w:fldCharType="separate"/>
      </w:r>
      <w:r w:rsidR="00707729" w:rsidRPr="00F16C88">
        <w:rPr>
          <w:noProof/>
        </w:rPr>
        <w:t>(Wimo et al., 2007)</w:t>
      </w:r>
      <w:r w:rsidR="006A0872" w:rsidRPr="00F16C88">
        <w:fldChar w:fldCharType="end"/>
      </w:r>
      <w:r w:rsidR="00051F92" w:rsidRPr="00F16C88">
        <w:t xml:space="preserve">. </w:t>
      </w:r>
      <w:r w:rsidR="002364DD" w:rsidRPr="00F16C88">
        <w:t>Higher levels of functional dependence are linked to a</w:t>
      </w:r>
      <w:r w:rsidR="001F57DF" w:rsidRPr="00F16C88">
        <w:t>n</w:t>
      </w:r>
      <w:r w:rsidR="002364DD" w:rsidRPr="00F16C88">
        <w:t xml:space="preserve"> increased carer burden and consequently an increased risk of institutionalisation </w:t>
      </w:r>
      <w:r w:rsidR="002364DD" w:rsidRPr="00F16C88">
        <w:fldChar w:fldCharType="begin"/>
      </w:r>
      <w:r w:rsidR="002364DD" w:rsidRPr="00F16C88">
        <w:instrText xml:space="preserve"> ADDIN EN.CITE &lt;EndNote&gt;&lt;Cite&gt;&lt;Author&gt;Stephan&lt;/Author&gt;&lt;Year&gt;2014&lt;/Year&gt;&lt;RecNum&gt;194&lt;/RecNum&gt;&lt;DisplayText&gt;(Stephan et al., 2014)&lt;/DisplayText&gt;&lt;record&gt;&lt;rec-number&gt;194&lt;/rec-number&gt;&lt;foreign-keys&gt;&lt;key app="EN" db-id="easa5r5p4t5edsesz0p59wdgezz9s0zrws5f" timestamp="1422185940"&gt;194&lt;/key&gt;&lt;key app="ENWeb" db-id=""&gt;0&lt;/key&gt;&lt;/foreign-keys&gt;&lt;ref-type name="Journal Article"&gt;17&lt;/ref-type&gt;&lt;contributors&gt;&lt;authors&gt;&lt;author&gt;Stephan, A.&lt;/author&gt;&lt;author&gt;Afram, B.&lt;/author&gt;&lt;author&gt;Koskenniemi, J.&lt;/author&gt;&lt;author&gt;Verbeek, H.&lt;/author&gt;&lt;author&gt;Soto, M. E.&lt;/author&gt;&lt;author&gt;Bleijlevens, M. H.&lt;/author&gt;&lt;author&gt;Sutcliffe, C.&lt;/author&gt;&lt;author&gt;Lethin, C.&lt;/author&gt;&lt;author&gt;Risco, E.&lt;/author&gt;&lt;author&gt;Saks, K.&lt;/author&gt;&lt;author&gt;Hamers, J. P.&lt;/author&gt;&lt;author&gt;Meyer, G.&lt;/author&gt;&lt;author&gt;the RightTimePlaceCare, Consortium&lt;/author&gt;&lt;/authors&gt;&lt;/contributors&gt;&lt;auth-address&gt;School of Nursing Science, Witten/Herdecke University, Germany.&lt;/auth-address&gt;&lt;titles&gt;&lt;title&gt;Older persons with dementia at risk for institutionalization in eight European countries: a cross-sectional study on the perceptions of informal caregivers and healthcare professionals&lt;/title&gt;&lt;secondary-title&gt;J Adv Nurs&lt;/secondary-title&gt;&lt;alt-title&gt;Journal of advanced nursing&lt;/alt-title&gt;&lt;/titles&gt;&lt;alt-periodical&gt;&lt;full-title&gt;Journal of Advanced Nursing&lt;/full-title&gt;&lt;/alt-periodical&gt;&lt;pages&gt;1-13&lt;/pages&gt;&lt;volume&gt;0&lt;/volume&gt;&lt;number&gt;0&lt;/number&gt;&lt;dates&gt;&lt;year&gt;2014&lt;/year&gt;&lt;pub-dates&gt;&lt;date&gt;Aug 4&lt;/date&gt;&lt;/pub-dates&gt;&lt;/dates&gt;&lt;isbn&gt;1365-2648 (Electronic)&amp;#xD;0309-2402 (Linking)&lt;/isbn&gt;&lt;accession-num&gt;25091706&lt;/accession-num&gt;&lt;urls&gt;&lt;related-urls&gt;&lt;url&gt;http://www.ncbi.nlm.nih.gov/pubmed/25091706&lt;/url&gt;&lt;/related-urls&gt;&lt;/urls&gt;&lt;electronic-resource-num&gt;10.1111/jan.12493&lt;/electronic-resource-num&gt;&lt;/record&gt;&lt;/Cite&gt;&lt;/EndNote&gt;</w:instrText>
      </w:r>
      <w:r w:rsidR="002364DD" w:rsidRPr="00F16C88">
        <w:fldChar w:fldCharType="separate"/>
      </w:r>
      <w:r w:rsidR="002364DD" w:rsidRPr="00F16C88">
        <w:rPr>
          <w:noProof/>
        </w:rPr>
        <w:t>(Stephan et al., 2014)</w:t>
      </w:r>
      <w:r w:rsidR="002364DD" w:rsidRPr="00F16C88">
        <w:fldChar w:fldCharType="end"/>
      </w:r>
      <w:r w:rsidR="002364DD" w:rsidRPr="00F16C88">
        <w:t xml:space="preserve">. </w:t>
      </w:r>
      <w:r w:rsidR="007126AC" w:rsidRPr="00F16C88">
        <w:t>Evidence suggests that physical activity interventi</w:t>
      </w:r>
      <w:r w:rsidR="006E5352" w:rsidRPr="00F16C88">
        <w:t>ons may have a positive impact o</w:t>
      </w:r>
      <w:r w:rsidR="007126AC" w:rsidRPr="00F16C88">
        <w:t>n the levels of independence of people living with dementia (PwD)</w:t>
      </w:r>
      <w:r w:rsidR="00C00F96" w:rsidRPr="00F16C88">
        <w:t xml:space="preserve"> </w:t>
      </w:r>
      <w:r w:rsidR="00C00F96" w:rsidRPr="00F16C88">
        <w:fldChar w:fldCharType="begin"/>
      </w:r>
      <w:r w:rsidR="00707729" w:rsidRPr="00F16C88">
        <w:instrText xml:space="preserve"> ADDIN EN.CITE &lt;EndNote&gt;&lt;Cite&gt;&lt;Author&gt;Forbes&lt;/Author&gt;&lt;Year&gt;2015&lt;/Year&gt;&lt;RecNum&gt;204&lt;/RecNum&gt;&lt;DisplayText&gt;(Forbes et al., 2015)&lt;/DisplayText&gt;&lt;record&gt;&lt;rec-number&gt;204&lt;/rec-number&gt;&lt;foreign-keys&gt;&lt;key app="EN" db-id="easa5r5p4t5edsesz0p59wdgezz9s0zrws5f" timestamp="1430219537"&gt;204&lt;/key&gt;&lt;key app="ENWeb" db-id=""&gt;0&lt;/key&gt;&lt;/foreign-keys&gt;&lt;ref-type name="Journal Article"&gt;17&lt;/ref-type&gt;&lt;contributors&gt;&lt;authors&gt;&lt;author&gt;Forbes, D.&lt;/author&gt;&lt;author&gt;Forbes, S. C.&lt;/author&gt;&lt;author&gt;Blake, C. M.&lt;/author&gt;&lt;author&gt;Thiessen, E. J.&lt;/author&gt;&lt;author&gt; Forbes, S.&lt;/author&gt;&lt;/authors&gt;&lt;/contributors&gt;&lt;titles&gt;&lt;title&gt;Exercise programs for people with dementia (Review)&lt;/title&gt;&lt;secondary-title&gt;Cochrane Database of Systematic Reviews&lt;/secondary-title&gt;&lt;/titles&gt;&lt;periodical&gt;&lt;full-title&gt;Cochrane Database of Systematic Reviews&lt;/full-title&gt;&lt;/periodical&gt;&lt;pages&gt;1-80&lt;/pages&gt;&lt;volume&gt;4&lt;/volume&gt;&lt;dates&gt;&lt;year&gt;2015&lt;/year&gt;&lt;/dates&gt;&lt;urls&gt;&lt;/urls&gt;&lt;language&gt;English&lt;/language&gt;&lt;/record&gt;&lt;/Cite&gt;&lt;/EndNote&gt;</w:instrText>
      </w:r>
      <w:r w:rsidR="00C00F96" w:rsidRPr="00F16C88">
        <w:fldChar w:fldCharType="separate"/>
      </w:r>
      <w:r w:rsidR="00707729" w:rsidRPr="00F16C88">
        <w:rPr>
          <w:noProof/>
        </w:rPr>
        <w:t>(Forbes et al., 2015)</w:t>
      </w:r>
      <w:r w:rsidR="00C00F96" w:rsidRPr="00F16C88">
        <w:fldChar w:fldCharType="end"/>
      </w:r>
      <w:r w:rsidR="002364DD" w:rsidRPr="00F16C88">
        <w:t>, potentially reducing care needs</w:t>
      </w:r>
      <w:r w:rsidR="007126AC" w:rsidRPr="00F16C88">
        <w:t xml:space="preserve">. </w:t>
      </w:r>
      <w:r w:rsidR="00092D5B" w:rsidRPr="00F16C88">
        <w:t>Physical activity is also recommended for the general older population</w:t>
      </w:r>
      <w:r w:rsidR="00360FCB" w:rsidRPr="00F16C88">
        <w:t xml:space="preserve"> as it is known to have a positive impact on levels of mobility, risk of depression and mental wellbeing </w:t>
      </w:r>
      <w:r w:rsidR="00360FCB" w:rsidRPr="00F16C88">
        <w:fldChar w:fldCharType="begin"/>
      </w:r>
      <w:r w:rsidRPr="00F16C88">
        <w:instrText xml:space="preserve"> ADDIN EN.CITE &lt;EndNote&gt;&lt;Cite&gt;&lt;Author&gt;National Institute for Health and Care Excellence&lt;/Author&gt;&lt;Year&gt;2008&lt;/Year&gt;&lt;RecNum&gt;480&lt;/RecNum&gt;&lt;DisplayText&gt;(National Institute for Health and Care Excellence, 2008)&lt;/DisplayText&gt;&lt;record&gt;&lt;rec-number&gt;480&lt;/rec-number&gt;&lt;foreign-keys&gt;&lt;key app="EN" db-id="easa5r5p4t5edsesz0p59wdgezz9s0zrws5f" timestamp="1464623239"&gt;480&lt;/key&gt;&lt;key app="ENWeb" db-id=""&gt;0&lt;/key&gt;&lt;/foreign-keys&gt;&lt;ref-type name="Government Document"&gt;46&lt;/ref-type&gt;&lt;contributors&gt;&lt;authors&gt;&lt;author&gt;National Institute for Health and Care Excellence,&lt;/author&gt;&lt;/authors&gt;&lt;secondary-authors&gt;&lt;author&gt;NICE&lt;/author&gt;&lt;/secondary-authors&gt;&lt;/contributors&gt;&lt;titles&gt;&lt;title&gt;Mental wellbeing in over 65s: occupational therapy and physical activity interventions&lt;/title&gt;&lt;/titles&gt;&lt;volume&gt;PH16&lt;/volume&gt;&lt;dates&gt;&lt;year&gt;2008&lt;/year&gt;&lt;/dates&gt;&lt;urls&gt;&lt;/urls&gt;&lt;/record&gt;&lt;/Cite&gt;&lt;/EndNote&gt;</w:instrText>
      </w:r>
      <w:r w:rsidR="00360FCB" w:rsidRPr="00F16C88">
        <w:fldChar w:fldCharType="separate"/>
      </w:r>
      <w:r w:rsidRPr="00F16C88">
        <w:rPr>
          <w:noProof/>
        </w:rPr>
        <w:t>(National Institute for Health and Care Excellence, 2008)</w:t>
      </w:r>
      <w:r w:rsidR="00360FCB" w:rsidRPr="00F16C88">
        <w:fldChar w:fldCharType="end"/>
      </w:r>
      <w:r w:rsidR="00360FCB" w:rsidRPr="00F16C88">
        <w:t>.</w:t>
      </w:r>
      <w:r w:rsidR="00092D5B" w:rsidRPr="00F16C88">
        <w:t xml:space="preserve">  </w:t>
      </w:r>
      <w:r w:rsidR="00360FCB" w:rsidRPr="00F16C88">
        <w:t>In line with these potential benefits, t</w:t>
      </w:r>
      <w:r w:rsidR="007126AC" w:rsidRPr="00F16C88">
        <w:t xml:space="preserve">he </w:t>
      </w:r>
      <w:r w:rsidR="00B14044" w:rsidRPr="00F16C88">
        <w:rPr>
          <w:szCs w:val="20"/>
        </w:rPr>
        <w:fldChar w:fldCharType="begin"/>
      </w:r>
      <w:r w:rsidR="00707729" w:rsidRPr="00F16C88">
        <w:rPr>
          <w:szCs w:val="20"/>
        </w:rPr>
        <w:instrText xml:space="preserve"> ADDIN EN.CITE &lt;EndNote&gt;&lt;Cite AuthorYear="1"&gt;&lt;Author&gt;National Institute for Health and Care Excellence&lt;/Author&gt;&lt;Year&gt;2006&lt;/Year&gt;&lt;RecNum&gt;294&lt;/RecNum&gt;&lt;DisplayText&gt;National Institute for Health and Care Excellence (2006)&lt;/DisplayText&gt;&lt;record&gt;&lt;rec-number&gt;294&lt;/rec-number&gt;&lt;foreign-keys&gt;&lt;key app="EN" db-id="easa5r5p4t5edsesz0p59wdgezz9s0zrws5f" timestamp="1446664571"&gt;294&lt;/key&gt;&lt;key app="ENWeb" db-id=""&gt;0&lt;/key&gt;&lt;/foreign-keys&gt;&lt;ref-type name="Journal Article"&gt;17&lt;/ref-type&gt;&lt;contributors&gt;&lt;authors&gt;&lt;author&gt;National Institute for Health and Care Excellence,&lt;/author&gt;&lt;/authors&gt;&lt;/contributors&gt;&lt;titles&gt;&lt;title&gt;Dementia: supporting people with dementia and their carers in health and social care&lt;/title&gt;&lt;secondary-title&gt;NICE guideline&lt;/secondary-title&gt;&lt;/titles&gt;&lt;periodical&gt;&lt;full-title&gt;NICE guideline&lt;/full-title&gt;&lt;/periodical&gt;&lt;pages&gt;1-54&lt;/pages&gt;&lt;volume&gt;Dementia (CG42)&lt;/volume&gt;&lt;dates&gt;&lt;year&gt;2006&lt;/year&gt;&lt;/dates&gt;&lt;urls&gt;&lt;/urls&gt;&lt;/record&gt;&lt;/Cite&gt;&lt;/EndNote&gt;</w:instrText>
      </w:r>
      <w:r w:rsidR="00B14044" w:rsidRPr="00F16C88">
        <w:rPr>
          <w:szCs w:val="20"/>
        </w:rPr>
        <w:fldChar w:fldCharType="separate"/>
      </w:r>
      <w:r w:rsidR="00707729" w:rsidRPr="00F16C88">
        <w:rPr>
          <w:noProof/>
          <w:szCs w:val="20"/>
        </w:rPr>
        <w:t>National Institute for Health and Care Excellence (2006)</w:t>
      </w:r>
      <w:r w:rsidR="00B14044" w:rsidRPr="00F16C88">
        <w:rPr>
          <w:szCs w:val="20"/>
        </w:rPr>
        <w:fldChar w:fldCharType="end"/>
      </w:r>
      <w:r w:rsidR="00B14044" w:rsidRPr="00F16C88">
        <w:rPr>
          <w:szCs w:val="20"/>
        </w:rPr>
        <w:t xml:space="preserve"> </w:t>
      </w:r>
      <w:r w:rsidR="00360FCB" w:rsidRPr="00F16C88">
        <w:t xml:space="preserve">guides health </w:t>
      </w:r>
      <w:r w:rsidR="00360FCB" w:rsidRPr="00F16C88">
        <w:lastRenderedPageBreak/>
        <w:t xml:space="preserve">professionals to recommend appropriate </w:t>
      </w:r>
      <w:r w:rsidR="007126AC" w:rsidRPr="00F16C88">
        <w:t>physical activity for PwD</w:t>
      </w:r>
      <w:r w:rsidR="00051F92" w:rsidRPr="00F16C88">
        <w:rPr>
          <w:szCs w:val="20"/>
        </w:rPr>
        <w:t xml:space="preserve">. </w:t>
      </w:r>
      <w:r w:rsidR="001F57DF" w:rsidRPr="00F16C88">
        <w:rPr>
          <w:szCs w:val="20"/>
        </w:rPr>
        <w:t>Yet</w:t>
      </w:r>
      <w:r w:rsidR="00051F92" w:rsidRPr="00F16C88">
        <w:rPr>
          <w:szCs w:val="20"/>
        </w:rPr>
        <w:t>, caution is needed</w:t>
      </w:r>
      <w:r w:rsidR="00360FCB" w:rsidRPr="00F16C88">
        <w:rPr>
          <w:szCs w:val="20"/>
        </w:rPr>
        <w:t>.</w:t>
      </w:r>
      <w:r w:rsidR="00051F92" w:rsidRPr="00F16C88">
        <w:rPr>
          <w:szCs w:val="20"/>
        </w:rPr>
        <w:t xml:space="preserve"> </w:t>
      </w:r>
      <w:r w:rsidR="00360FCB" w:rsidRPr="00F16C88">
        <w:rPr>
          <w:szCs w:val="20"/>
        </w:rPr>
        <w:t>D</w:t>
      </w:r>
      <w:r w:rsidR="007126AC" w:rsidRPr="00F16C88">
        <w:rPr>
          <w:szCs w:val="20"/>
        </w:rPr>
        <w:t xml:space="preserve">espite </w:t>
      </w:r>
      <w:r w:rsidR="00360FCB" w:rsidRPr="00F16C88">
        <w:rPr>
          <w:szCs w:val="20"/>
        </w:rPr>
        <w:t>the</w:t>
      </w:r>
      <w:r w:rsidR="007126AC" w:rsidRPr="00F16C88">
        <w:rPr>
          <w:szCs w:val="20"/>
        </w:rPr>
        <w:t xml:space="preserve"> large body of </w:t>
      </w:r>
      <w:r w:rsidR="00360FCB" w:rsidRPr="00F16C88">
        <w:rPr>
          <w:szCs w:val="20"/>
        </w:rPr>
        <w:t>research</w:t>
      </w:r>
      <w:r w:rsidR="00E86FC8" w:rsidRPr="00F16C88">
        <w:rPr>
          <w:szCs w:val="20"/>
        </w:rPr>
        <w:t>,</w:t>
      </w:r>
      <w:r w:rsidR="00360FCB" w:rsidRPr="00F16C88">
        <w:rPr>
          <w:szCs w:val="20"/>
        </w:rPr>
        <w:t xml:space="preserve"> systematic reviews report</w:t>
      </w:r>
      <w:r w:rsidR="007126AC" w:rsidRPr="00F16C88">
        <w:rPr>
          <w:szCs w:val="20"/>
        </w:rPr>
        <w:t xml:space="preserve"> </w:t>
      </w:r>
      <w:r w:rsidR="00360FCB" w:rsidRPr="00F16C88">
        <w:rPr>
          <w:szCs w:val="20"/>
        </w:rPr>
        <w:t>limitations i</w:t>
      </w:r>
      <w:r w:rsidR="00FB5E8F" w:rsidRPr="00F16C88">
        <w:rPr>
          <w:szCs w:val="20"/>
        </w:rPr>
        <w:t xml:space="preserve">n their </w:t>
      </w:r>
      <w:r w:rsidR="007126AC" w:rsidRPr="00F16C88">
        <w:rPr>
          <w:szCs w:val="20"/>
        </w:rPr>
        <w:t xml:space="preserve">results due to </w:t>
      </w:r>
      <w:r w:rsidR="00B14044" w:rsidRPr="00F16C88">
        <w:rPr>
          <w:szCs w:val="20"/>
        </w:rPr>
        <w:t>the</w:t>
      </w:r>
      <w:r w:rsidR="00E5475D" w:rsidRPr="00F16C88">
        <w:rPr>
          <w:szCs w:val="20"/>
        </w:rPr>
        <w:t xml:space="preserve"> use of</w:t>
      </w:r>
      <w:r w:rsidR="00E86FC8" w:rsidRPr="00F16C88">
        <w:rPr>
          <w:szCs w:val="20"/>
        </w:rPr>
        <w:t xml:space="preserve"> </w:t>
      </w:r>
      <w:r w:rsidR="00360FCB" w:rsidRPr="00F16C88">
        <w:rPr>
          <w:szCs w:val="20"/>
        </w:rPr>
        <w:t xml:space="preserve">heterogeneous </w:t>
      </w:r>
      <w:r w:rsidR="00E86FC8" w:rsidRPr="00F16C88">
        <w:rPr>
          <w:szCs w:val="20"/>
        </w:rPr>
        <w:t xml:space="preserve">outcomes and </w:t>
      </w:r>
      <w:r w:rsidR="008700EE" w:rsidRPr="00F16C88">
        <w:rPr>
          <w:szCs w:val="20"/>
        </w:rPr>
        <w:t>measurement tools</w:t>
      </w:r>
      <w:r w:rsidR="007126AC" w:rsidRPr="00F16C88">
        <w:rPr>
          <w:szCs w:val="20"/>
        </w:rPr>
        <w:t xml:space="preserve"> </w:t>
      </w:r>
      <w:r w:rsidR="007126AC" w:rsidRPr="00F16C88">
        <w:rPr>
          <w:szCs w:val="20"/>
        </w:rPr>
        <w:fldChar w:fldCharType="begin">
          <w:fldData xml:space="preserve">PEVuZE5vdGU+PENpdGU+PEF1dGhvcj5Gb3JiZXM8L0F1dGhvcj48WWVhcj4yMDE1PC9ZZWFyPjxS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</w:fldData>
        </w:fldChar>
      </w:r>
      <w:r w:rsidR="00ED11D3" w:rsidRPr="00F16C88">
        <w:rPr>
          <w:szCs w:val="20"/>
        </w:rPr>
        <w:instrText xml:space="preserve"> ADDIN EN.CITE </w:instrText>
      </w:r>
      <w:r w:rsidR="00ED11D3" w:rsidRPr="00F16C88">
        <w:rPr>
          <w:szCs w:val="20"/>
        </w:rPr>
        <w:fldChar w:fldCharType="begin">
          <w:fldData xml:space="preserve">PEVuZE5vdGU+PENpdGU+PEF1dGhvcj5Gb3JiZXM8L0F1dGhvcj48WWVhcj4yMDE1PC9ZZWFyPjxS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</w:fldData>
        </w:fldChar>
      </w:r>
      <w:r w:rsidR="00ED11D3" w:rsidRPr="00F16C88">
        <w:rPr>
          <w:szCs w:val="20"/>
        </w:rPr>
        <w:instrText xml:space="preserve"> ADDIN EN.CITE.DATA </w:instrText>
      </w:r>
      <w:r w:rsidR="00ED11D3" w:rsidRPr="00F16C88">
        <w:rPr>
          <w:szCs w:val="20"/>
        </w:rPr>
      </w:r>
      <w:r w:rsidR="00ED11D3" w:rsidRPr="00F16C88">
        <w:rPr>
          <w:szCs w:val="20"/>
        </w:rPr>
        <w:fldChar w:fldCharType="end"/>
      </w:r>
      <w:r w:rsidR="007126AC" w:rsidRPr="00F16C88">
        <w:rPr>
          <w:szCs w:val="20"/>
        </w:rPr>
      </w:r>
      <w:r w:rsidR="007126AC" w:rsidRPr="00F16C88">
        <w:rPr>
          <w:szCs w:val="20"/>
        </w:rPr>
        <w:fldChar w:fldCharType="separate"/>
      </w:r>
      <w:r w:rsidR="00ED11D3" w:rsidRPr="00F16C88">
        <w:rPr>
          <w:noProof/>
          <w:szCs w:val="20"/>
        </w:rPr>
        <w:t>(Forbes et al., 2015;Rao et al., 2014)</w:t>
      </w:r>
      <w:r w:rsidR="007126AC" w:rsidRPr="00F16C88">
        <w:rPr>
          <w:szCs w:val="20"/>
        </w:rPr>
        <w:fldChar w:fldCharType="end"/>
      </w:r>
      <w:r w:rsidR="007126AC" w:rsidRPr="00F16C88">
        <w:rPr>
          <w:szCs w:val="20"/>
        </w:rPr>
        <w:t xml:space="preserve">. </w:t>
      </w:r>
      <w:r w:rsidR="00FB5E8F" w:rsidRPr="00F16C88">
        <w:t>This</w:t>
      </w:r>
      <w:r w:rsidR="00360FCB" w:rsidRPr="00F16C88">
        <w:t xml:space="preserve"> heterogeneity </w:t>
      </w:r>
      <w:r w:rsidR="007126AC" w:rsidRPr="00F16C88">
        <w:t>hinder</w:t>
      </w:r>
      <w:r w:rsidR="00B14044" w:rsidRPr="00F16C88">
        <w:t>s</w:t>
      </w:r>
      <w:r w:rsidR="007126AC" w:rsidRPr="00F16C88">
        <w:t xml:space="preserve"> the effective synthesis of evidence </w:t>
      </w:r>
      <w:r w:rsidR="007126AC" w:rsidRPr="00F16C88">
        <w:fldChar w:fldCharType="begin"/>
      </w:r>
      <w:r w:rsidR="00707729" w:rsidRPr="00F16C88">
        <w:instrText xml:space="preserve"> ADDIN EN.CITE &lt;EndNote&gt;&lt;Cite&gt;&lt;Author&gt;Macefield&lt;/Author&gt;&lt;Year&gt;2014&lt;/Year&gt;&lt;RecNum&gt;203&lt;/RecNum&gt;&lt;DisplayText&gt;(Macefield et al., 2014)&lt;/DisplayText&gt;&lt;record&gt;&lt;rec-number&gt;203&lt;/rec-number&gt;&lt;foreign-keys&gt;&lt;key app="EN" db-id="easa5r5p4t5edsesz0p59wdgezz9s0zrws5f" timestamp="1430219505"&gt;203&lt;/key&gt;&lt;key app="ENWeb" db-id=""&gt;0&lt;/key&gt;&lt;/foreign-keys&gt;&lt;ref-type name="Journal Article"&gt;17&lt;/ref-type&gt;&lt;contributors&gt;&lt;authors&gt;&lt;author&gt;Macefield, R. C.&lt;/author&gt;&lt;author&gt;Jacobs, M.&lt;/author&gt;&lt;author&gt;Korfage, I. J. &lt;/author&gt;&lt;author&gt;Nicklin, J.&lt;/author&gt;&lt;author&gt;Whistance, R. N. &lt;/author&gt;&lt;author&gt;Brookes, S. T. &lt;/author&gt;&lt;author&gt;Sprangers, M. A. G. &lt;/author&gt;&lt;author&gt;Blazeby, J. M. &lt;/author&gt;&lt;/authors&gt;&lt;/contributors&gt;&lt;titles&gt;&lt;title&gt;Developing core outcomes sets: methods for identifying and including patient-reported outcomes (PROs)&lt;/title&gt;&lt;secondary-title&gt;Trials&lt;/secondary-title&gt;&lt;/titles&gt;&lt;periodical&gt;&lt;full-title&gt;Trials&lt;/full-title&gt;&lt;abbr-1&gt;Trials&lt;/abbr-1&gt;&lt;/periodical&gt;&lt;pages&gt;1-12&lt;/pages&gt;&lt;volume&gt;15&lt;/volume&gt;&lt;number&gt;49&lt;/number&gt;&lt;keywords&gt;&lt;keyword&gt;Core outcome set&lt;/keyword&gt;&lt;keyword&gt;Patient reported outcome (PRO)&lt;/keyword&gt;&lt;keyword&gt;Patient reported outcome measure (PROM)&lt;/keyword&gt;&lt;keyword&gt;Randomised controlled trial (RCT)&lt;/keyword&gt;&lt;keyword&gt;Trial methodology&lt;/keyword&gt;&lt;keyword&gt;Health domains&lt;/keyword&gt;&lt;keyword&gt;Quality of life&lt;/keyword&gt;&lt;keyword&gt;Systematic review&lt;/keyword&gt;&lt;/keywords&gt;&lt;dates&gt;&lt;year&gt;2014&lt;/year&gt;&lt;/dates&gt;&lt;urls&gt;&lt;/urls&gt;&lt;/record&gt;&lt;/Cite&gt;&lt;/EndNote&gt;</w:instrText>
      </w:r>
      <w:r w:rsidR="007126AC" w:rsidRPr="00F16C88">
        <w:fldChar w:fldCharType="separate"/>
      </w:r>
      <w:r w:rsidR="00707729" w:rsidRPr="00F16C88">
        <w:rPr>
          <w:noProof/>
        </w:rPr>
        <w:t>(Macefield et al., 2014)</w:t>
      </w:r>
      <w:r w:rsidR="007126AC" w:rsidRPr="00F16C88">
        <w:fldChar w:fldCharType="end"/>
      </w:r>
      <w:r w:rsidR="00E86FC8" w:rsidRPr="00F16C88">
        <w:t xml:space="preserve"> </w:t>
      </w:r>
      <w:r w:rsidR="00B14044" w:rsidRPr="00F16C88">
        <w:t>and</w:t>
      </w:r>
      <w:r w:rsidR="00E86FC8" w:rsidRPr="00F16C88">
        <w:t xml:space="preserve"> delays the development of clear recommendations for </w:t>
      </w:r>
      <w:r w:rsidR="00360FCB" w:rsidRPr="00F16C88">
        <w:t xml:space="preserve">research and </w:t>
      </w:r>
      <w:r w:rsidR="00E86FC8" w:rsidRPr="00F16C88">
        <w:t>clinical practice.</w:t>
      </w:r>
      <w:r w:rsidR="00B14044" w:rsidRPr="00F16C88">
        <w:t xml:space="preserve"> </w:t>
      </w:r>
    </w:p>
    <w:p w14:paraId="5412E4B1" w14:textId="37D6E1AF" w:rsidR="003B5309" w:rsidRPr="00F16C88" w:rsidRDefault="00FB5E8F" w:rsidP="00ED11D3">
      <w:r w:rsidRPr="00F16C88">
        <w:t>The use of Core Outcome Sets (COS) has emerged as a solution for the heterogeneity o</w:t>
      </w:r>
      <w:r w:rsidR="00E5475D" w:rsidRPr="00F16C88">
        <w:t>f</w:t>
      </w:r>
      <w:r w:rsidRPr="00F16C88">
        <w:t xml:space="preserve"> reported outcome</w:t>
      </w:r>
      <w:r w:rsidR="00360FCB" w:rsidRPr="00F16C88">
        <w:t>s</w:t>
      </w:r>
      <w:r w:rsidRPr="00F16C88">
        <w:t xml:space="preserve"> in clinical trials </w:t>
      </w:r>
      <w:r w:rsidRPr="00F16C88">
        <w:fldChar w:fldCharType="begin">
          <w:fldData xml:space="preserve">PEVuZE5vdGU+PENpdGU+PEF1dGhvcj5XaWxsaWFtc29uPC9BdXRob3I+PFllYXI+MjAxMjwvWWVh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==
</w:fldData>
        </w:fldChar>
      </w:r>
      <w:r w:rsidR="00ED11D3" w:rsidRPr="00F16C88">
        <w:instrText xml:space="preserve"> ADDIN EN.CITE </w:instrText>
      </w:r>
      <w:r w:rsidR="00ED11D3" w:rsidRPr="00F16C88">
        <w:fldChar w:fldCharType="begin">
          <w:fldData xml:space="preserve">PEVuZE5vdGU+PENpdGU+PEF1dGhvcj5XaWxsaWFtc29uPC9BdXRob3I+PFllYXI+MjAxMjwvWWVh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==
</w:fldData>
        </w:fldChar>
      </w:r>
      <w:r w:rsidR="00ED11D3" w:rsidRPr="00F16C88">
        <w:instrText xml:space="preserve"> ADDIN EN.CITE.DATA </w:instrText>
      </w:r>
      <w:r w:rsidR="00ED11D3" w:rsidRPr="00F16C88">
        <w:fldChar w:fldCharType="end"/>
      </w:r>
      <w:r w:rsidRPr="00F16C88">
        <w:fldChar w:fldCharType="separate"/>
      </w:r>
      <w:r w:rsidR="00ED11D3" w:rsidRPr="00F16C88">
        <w:rPr>
          <w:noProof/>
        </w:rPr>
        <w:t>(Williamson et al., 2012;Idzerda et al., 2014)</w:t>
      </w:r>
      <w:r w:rsidRPr="00F16C88">
        <w:fldChar w:fldCharType="end"/>
      </w:r>
      <w:r w:rsidRPr="00F16C88">
        <w:t>.</w:t>
      </w:r>
      <w:r w:rsidR="00360FCB" w:rsidRPr="00F16C88">
        <w:t xml:space="preserve"> </w:t>
      </w:r>
      <w:r w:rsidR="003B5309" w:rsidRPr="00F16C88">
        <w:t>COS are a</w:t>
      </w:r>
      <w:r w:rsidR="00360FCB" w:rsidRPr="00F16C88">
        <w:t>n</w:t>
      </w:r>
      <w:r w:rsidR="003B5309" w:rsidRPr="00F16C88">
        <w:t xml:space="preserve"> agreed </w:t>
      </w:r>
      <w:r w:rsidR="00360FCB" w:rsidRPr="00F16C88">
        <w:t xml:space="preserve">minimum </w:t>
      </w:r>
      <w:r w:rsidR="00D6279E" w:rsidRPr="00F16C88">
        <w:t>set of outcomes that are recommended to be measured</w:t>
      </w:r>
      <w:r w:rsidR="00B14044" w:rsidRPr="00F16C88">
        <w:t xml:space="preserve"> and reported</w:t>
      </w:r>
      <w:r w:rsidR="00025C93" w:rsidRPr="00F16C88">
        <w:t xml:space="preserve"> as a minimum standard across </w:t>
      </w:r>
      <w:r w:rsidR="003B5309" w:rsidRPr="00F16C88">
        <w:t xml:space="preserve">clinical trials of a particular </w:t>
      </w:r>
      <w:r w:rsidR="00025C93" w:rsidRPr="00F16C88">
        <w:t xml:space="preserve">health </w:t>
      </w:r>
      <w:r w:rsidR="00FF665F" w:rsidRPr="00F16C88">
        <w:t>condition</w:t>
      </w:r>
      <w:r w:rsidR="00E36E5D" w:rsidRPr="00F16C88">
        <w:t xml:space="preserve"> or trial population</w:t>
      </w:r>
      <w:r w:rsidR="00B14044" w:rsidRPr="00F16C88">
        <w:t xml:space="preserve"> </w:t>
      </w:r>
      <w:r w:rsidR="00B14044" w:rsidRPr="00F16C88">
        <w:fldChar w:fldCharType="begin"/>
      </w:r>
      <w:r w:rsidR="00707729" w:rsidRPr="00F16C88">
        <w:instrText xml:space="preserve"> ADDIN EN.CITE &lt;EndNote&gt;&lt;Cite&gt;&lt;Author&gt;Williamson&lt;/Author&gt;&lt;Year&gt;2012&lt;/Year&gt;&lt;RecNum&gt;226&lt;/RecNum&gt;&lt;DisplayText&gt;(Williamson et al., 2012)&lt;/DisplayText&gt;&lt;record&gt;&lt;rec-number&gt;226&lt;/rec-number&gt;&lt;foreign-keys&gt;&lt;key app="EN" db-id="easa5r5p4t5edsesz0p59wdgezz9s0zrws5f" timestamp="1431872380"&gt;226&lt;/key&gt;&lt;key app="ENWeb" db-id=""&gt;0&lt;/key&gt;&lt;/foreign-keys&gt;&lt;ref-type name="Journal Article"&gt;17&lt;/ref-type&gt;&lt;contributors&gt;&lt;authors&gt;&lt;author&gt;Williamson, P. R. &lt;/author&gt;&lt;author&gt;Altman, D. G. &lt;/author&gt;&lt;author&gt;Blazeby, J. M. &lt;/author&gt;&lt;author&gt;Clarke, M. &lt;/author&gt;&lt;author&gt;Devane, D. &lt;/author&gt;&lt;author&gt;Gargon, E. &lt;/author&gt;&lt;author&gt;Tugwell, P. &lt;/author&gt;&lt;/authors&gt;&lt;/contributors&gt;&lt;titles&gt;&lt;title&gt;Developing core outcome sets for clinical trials: issues to consider&lt;/title&gt;&lt;secondary-title&gt;Trials&lt;/secondary-title&gt;&lt;/titles&gt;&lt;periodical&gt;&lt;full-title&gt;Trials&lt;/full-title&gt;&lt;abbr-1&gt;Trials&lt;/abbr-1&gt;&lt;/periodical&gt;&lt;pages&gt;1-8&lt;/pages&gt;&lt;volume&gt;13&lt;/volume&gt;&lt;number&gt;132&lt;/number&gt;&lt;keywords&gt;&lt;keyword&gt;Core outcome set&lt;/keyword&gt;&lt;keyword&gt;Outcome reporting bias&lt;/keyword&gt;&lt;keyword&gt;Clinical trials&lt;/keyword&gt;&lt;keyword&gt;Systematic review&lt;/keyword&gt;&lt;keyword&gt;Methodology&lt;/keyword&gt;&lt;keyword&gt;Consensus&lt;/keyword&gt;&lt;/keywords&gt;&lt;dates&gt;&lt;year&gt;2012&lt;/year&gt;&lt;/dates&gt;&lt;urls&gt;&lt;/urls&gt;&lt;language&gt;english&lt;/language&gt;&lt;/record&gt;&lt;/Cite&gt;&lt;/EndNote&gt;</w:instrText>
      </w:r>
      <w:r w:rsidR="00B14044" w:rsidRPr="00F16C88">
        <w:fldChar w:fldCharType="separate"/>
      </w:r>
      <w:r w:rsidR="00707729" w:rsidRPr="00F16C88">
        <w:rPr>
          <w:noProof/>
        </w:rPr>
        <w:t>(Williamson et al., 2012)</w:t>
      </w:r>
      <w:r w:rsidR="00B14044" w:rsidRPr="00F16C88">
        <w:fldChar w:fldCharType="end"/>
      </w:r>
      <w:r w:rsidR="00B14044" w:rsidRPr="00F16C88">
        <w:t>. T</w:t>
      </w:r>
      <w:r w:rsidR="003B0612" w:rsidRPr="00F16C88">
        <w:t xml:space="preserve">he </w:t>
      </w:r>
      <w:r w:rsidR="00FF665F" w:rsidRPr="00F16C88">
        <w:t xml:space="preserve">adherence to </w:t>
      </w:r>
      <w:r w:rsidR="003B0612" w:rsidRPr="00F16C88">
        <w:t>COS ensures that clinical trials measure meaningful outcome</w:t>
      </w:r>
      <w:r w:rsidR="00025C93" w:rsidRPr="00F16C88">
        <w:t>s for different stakeholders</w:t>
      </w:r>
      <w:r w:rsidR="003B0612" w:rsidRPr="00F16C88">
        <w:t xml:space="preserve"> </w:t>
      </w:r>
      <w:r w:rsidR="003B0612" w:rsidRPr="00F16C88">
        <w:fldChar w:fldCharType="begin"/>
      </w:r>
      <w:r w:rsidR="00707729" w:rsidRPr="00F16C88">
        <w:instrText xml:space="preserve"> ADDIN EN.CITE &lt;EndNote&gt;&lt;Cite&gt;&lt;Author&gt;Clarke&lt;/Author&gt;&lt;Year&gt;2015&lt;/Year&gt;&lt;RecNum&gt;225&lt;/RecNum&gt;&lt;DisplayText&gt;(Clarke and Williamson, 2015)&lt;/DisplayText&gt;&lt;record&gt;&lt;rec-number&gt;225&lt;/rec-number&gt;&lt;foreign-keys&gt;&lt;key app="EN" db-id="easa5r5p4t5edsesz0p59wdgezz9s0zrws5f" timestamp="1431872374"&gt;225&lt;/key&gt;&lt;key app="ENWeb" db-id=""&gt;0&lt;/key&gt;&lt;/foreign-keys&gt;&lt;ref-type name="Journal Article"&gt;17&lt;/ref-type&gt;&lt;contributors&gt;&lt;authors&gt;&lt;author&gt;Clarke, M.&lt;/author&gt;&lt;author&gt;Williamson, P.&lt;/author&gt;&lt;/authors&gt;&lt;/contributors&gt;&lt;auth-address&gt;Northern Ireland Network for Trials Methodology Research, Centre for Public Health, Institute of Clinical Sciences, Block B, Queens University Belfast, Royal Hospitals, Grosvenor Road, Belfast, BT12 6BJ, UK. m.clarke@qub.ac.uk.&amp;#xD;Department of Biostatistics, University of Liverpool, 1st floor Duncan Building, Daulby Street, Liverpool, L69 3GA, UK. p.r.williamson@liverpool.ac.uk.&lt;/auth-address&gt;&lt;titles&gt;&lt;title&gt;Core outcome sets and trial registries&lt;/title&gt;&lt;secondary-title&gt;Trials&lt;/secondary-title&gt;&lt;alt-title&gt;Trials&lt;/alt-title&gt;&lt;/titles&gt;&lt;periodical&gt;&lt;full-title&gt;Trials&lt;/full-title&gt;&lt;abbr-1&gt;Trials&lt;/abbr-1&gt;&lt;/periodical&gt;&lt;alt-periodical&gt;&lt;full-title&gt;Trials&lt;/full-title&gt;&lt;abbr-1&gt;Trials&lt;/abbr-1&gt;&lt;/alt-periodical&gt;&lt;pages&gt;1-6&lt;/pages&gt;&lt;volume&gt;16&lt;/volume&gt;&lt;number&gt;216&lt;/number&gt;&lt;dates&gt;&lt;year&gt;2015&lt;/year&gt;&lt;pub-dates&gt;&lt;date&gt;May 14&lt;/date&gt;&lt;/pub-dates&gt;&lt;/dates&gt;&lt;isbn&gt;1745-6215 (Electronic)&amp;#xD;1745-6215 (Linking)&lt;/isbn&gt;&lt;accession-num&gt;25971905&lt;/accession-num&gt;&lt;urls&gt;&lt;related-urls&gt;&lt;url&gt;http://www.ncbi.nlm.nih.gov/pubmed/25971905&lt;/url&gt;&lt;/related-urls&gt;&lt;/urls&gt;&lt;electronic-resource-num&gt;10.1186/s13063-015-0738-6&lt;/electronic-resource-num&gt;&lt;/record&gt;&lt;/Cite&gt;&lt;/EndNote&gt;</w:instrText>
      </w:r>
      <w:r w:rsidR="003B0612" w:rsidRPr="00F16C88">
        <w:fldChar w:fldCharType="separate"/>
      </w:r>
      <w:r w:rsidR="00707729" w:rsidRPr="00F16C88">
        <w:rPr>
          <w:noProof/>
        </w:rPr>
        <w:t>(Clarke and Williamson, 2015)</w:t>
      </w:r>
      <w:r w:rsidR="003B0612" w:rsidRPr="00F16C88">
        <w:fldChar w:fldCharType="end"/>
      </w:r>
      <w:r w:rsidR="00FF665F" w:rsidRPr="00F16C88">
        <w:t>;</w:t>
      </w:r>
      <w:r w:rsidR="003B0612" w:rsidRPr="00F16C88">
        <w:t xml:space="preserve"> </w:t>
      </w:r>
      <w:r w:rsidR="00FF665F" w:rsidRPr="00F16C88">
        <w:t xml:space="preserve">reduces reporting bias; and </w:t>
      </w:r>
      <w:r w:rsidR="003B0612" w:rsidRPr="00F16C88">
        <w:t>allow</w:t>
      </w:r>
      <w:r w:rsidR="00FF665F" w:rsidRPr="00F16C88">
        <w:t>s</w:t>
      </w:r>
      <w:r w:rsidR="003B0612" w:rsidRPr="00F16C88">
        <w:t xml:space="preserve"> a direct comparison </w:t>
      </w:r>
      <w:r w:rsidRPr="00F16C88">
        <w:t>between</w:t>
      </w:r>
      <w:r w:rsidR="003B0612" w:rsidRPr="00F16C88">
        <w:t xml:space="preserve"> trials in meta-analysis, which will subsequently lead to clearer recommendations</w:t>
      </w:r>
      <w:r w:rsidR="00236569" w:rsidRPr="00F16C88">
        <w:t xml:space="preserve"> for clinical practice</w:t>
      </w:r>
      <w:r w:rsidR="003B0612" w:rsidRPr="00F16C88">
        <w:t xml:space="preserve"> </w:t>
      </w:r>
      <w:r w:rsidR="003B0612" w:rsidRPr="00F16C88">
        <w:fldChar w:fldCharType="begin">
          <w:fldData xml:space="preserve">PEVuZE5vdGU+PENpdGU+PEF1dGhvcj5XaWxsaWFtc29uPC9BdXRob3I+PFllYXI+MjAxMjwvWWVh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</w:fldData>
        </w:fldChar>
      </w:r>
      <w:r w:rsidR="00ED11D3" w:rsidRPr="00F16C88">
        <w:instrText xml:space="preserve"> ADDIN EN.CITE </w:instrText>
      </w:r>
      <w:r w:rsidR="00ED11D3" w:rsidRPr="00F16C88">
        <w:fldChar w:fldCharType="begin">
          <w:fldData xml:space="preserve">PEVuZE5vdGU+PENpdGU+PEF1dGhvcj5XaWxsaWFtc29uPC9BdXRob3I+PFllYXI+MjAxMjwvWWVh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</w:fldData>
        </w:fldChar>
      </w:r>
      <w:r w:rsidR="00ED11D3" w:rsidRPr="00F16C88">
        <w:instrText xml:space="preserve"> ADDIN EN.CITE.DATA </w:instrText>
      </w:r>
      <w:r w:rsidR="00ED11D3" w:rsidRPr="00F16C88">
        <w:fldChar w:fldCharType="end"/>
      </w:r>
      <w:r w:rsidR="003B0612" w:rsidRPr="00F16C88">
        <w:fldChar w:fldCharType="separate"/>
      </w:r>
      <w:r w:rsidR="00ED11D3" w:rsidRPr="00F16C88">
        <w:rPr>
          <w:noProof/>
        </w:rPr>
        <w:t>(Williamson et al., 2012;Waters et al., 2014)</w:t>
      </w:r>
      <w:r w:rsidR="003B0612" w:rsidRPr="00F16C88">
        <w:fldChar w:fldCharType="end"/>
      </w:r>
      <w:r w:rsidR="003B0612" w:rsidRPr="00F16C88">
        <w:t>.</w:t>
      </w:r>
      <w:r w:rsidR="00823B87" w:rsidRPr="00F16C88">
        <w:t xml:space="preserve"> </w:t>
      </w:r>
      <w:r w:rsidR="00236569" w:rsidRPr="00F16C88">
        <w:t>A</w:t>
      </w:r>
      <w:r w:rsidR="00823B87" w:rsidRPr="00F16C88">
        <w:t xml:space="preserve"> COS to evaluate the effectiveness of physical activity interventions for PwD </w:t>
      </w:r>
      <w:r w:rsidR="00B14044" w:rsidRPr="00F16C88">
        <w:t>may also inform</w:t>
      </w:r>
      <w:r w:rsidR="00823B87" w:rsidRPr="00F16C88">
        <w:t xml:space="preserve"> health professionals delivering </w:t>
      </w:r>
      <w:r w:rsidR="004B42F9" w:rsidRPr="00F16C88">
        <w:t>these interventions</w:t>
      </w:r>
      <w:r w:rsidR="00646208" w:rsidRPr="00F16C88">
        <w:t xml:space="preserve">. Health professionals can </w:t>
      </w:r>
      <w:r w:rsidR="004B42F9" w:rsidRPr="00F16C88">
        <w:t>use this COS to</w:t>
      </w:r>
      <w:r w:rsidR="008D0088" w:rsidRPr="00F16C88">
        <w:t xml:space="preserve"> select </w:t>
      </w:r>
      <w:r w:rsidR="00646208" w:rsidRPr="00F16C88">
        <w:t xml:space="preserve">meaningful outcomes for patients </w:t>
      </w:r>
      <w:r w:rsidR="004B42F9" w:rsidRPr="00F16C88">
        <w:t xml:space="preserve">and </w:t>
      </w:r>
      <w:r w:rsidR="00646208" w:rsidRPr="00F16C88">
        <w:t>monitor the effects of their interventions against the results reported in the literature</w:t>
      </w:r>
      <w:r w:rsidR="00963D30" w:rsidRPr="00F16C88">
        <w:t>.</w:t>
      </w:r>
    </w:p>
    <w:p w14:paraId="1EBF7E42" w14:textId="537BD88B" w:rsidR="00862254" w:rsidRPr="00F16C88" w:rsidRDefault="00862254" w:rsidP="00862254">
      <w:pPr>
        <w:pStyle w:val="Heading3"/>
      </w:pPr>
      <w:r w:rsidRPr="00F16C88">
        <w:t>Study aims and overview</w:t>
      </w:r>
    </w:p>
    <w:p w14:paraId="335B5FED" w14:textId="74D85711" w:rsidR="00862254" w:rsidRPr="00F16C88" w:rsidRDefault="00D6279E" w:rsidP="00C405A1">
      <w:r w:rsidRPr="00F16C88">
        <w:t>No</w:t>
      </w:r>
      <w:r w:rsidR="006D3174" w:rsidRPr="00F16C88">
        <w:t xml:space="preserve"> “gold standard” methodology </w:t>
      </w:r>
      <w:r w:rsidRPr="00F16C88">
        <w:t>currently exists for COS development</w:t>
      </w:r>
      <w:r w:rsidR="006D3174" w:rsidRPr="00F16C88">
        <w:t xml:space="preserve">. </w:t>
      </w:r>
      <w:r w:rsidRPr="00F16C88">
        <w:t>T</w:t>
      </w:r>
      <w:r w:rsidR="00FB5E8F" w:rsidRPr="00F16C88">
        <w:t xml:space="preserve">he </w:t>
      </w:r>
      <w:r w:rsidR="00862254" w:rsidRPr="00F16C88">
        <w:t>COS-STAR statement</w:t>
      </w:r>
      <w:r w:rsidR="00E5475D" w:rsidRPr="00F16C88">
        <w:t xml:space="preserve"> </w:t>
      </w:r>
      <w:r w:rsidRPr="00F16C88">
        <w:t>therefore recommends that COS protocols are made publically available</w:t>
      </w:r>
      <w:r w:rsidR="00862254" w:rsidRPr="00F16C88">
        <w:t xml:space="preserve"> </w:t>
      </w:r>
      <w:r w:rsidRPr="00F16C88">
        <w:t>to increase</w:t>
      </w:r>
      <w:r w:rsidR="00862254" w:rsidRPr="00F16C88">
        <w:t xml:space="preserve"> the transparency of the</w:t>
      </w:r>
      <w:r w:rsidRPr="00F16C88">
        <w:t xml:space="preserve"> COS</w:t>
      </w:r>
      <w:r w:rsidR="00862254" w:rsidRPr="00F16C88">
        <w:t xml:space="preserve"> development </w:t>
      </w:r>
      <w:r w:rsidRPr="00F16C88">
        <w:t>and</w:t>
      </w:r>
      <w:r w:rsidR="00862254" w:rsidRPr="00F16C88">
        <w:t xml:space="preserve"> minimise any </w:t>
      </w:r>
      <w:r w:rsidRPr="00F16C88">
        <w:t xml:space="preserve">biases </w:t>
      </w:r>
      <w:r w:rsidRPr="00F16C88">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C405A1" w:rsidRPr="00F16C88">
        <w:instrText xml:space="preserve"> ADDIN EN.CITE </w:instrText>
      </w:r>
      <w:r w:rsidR="00C405A1" w:rsidRPr="00F16C88">
        <w:fldChar w:fldCharType="begin">
          <w:fldData xml:space="preserve">PEVuZE5vdGU+PENpdGU+PEF1dGhvcj5LaXJraGFtPC9BdXRob3I+PFllYXI+MjAxNjwvWWVhcj48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==
</w:fldData>
        </w:fldChar>
      </w:r>
      <w:r w:rsidR="00C405A1" w:rsidRPr="00F16C88">
        <w:instrText xml:space="preserve"> ADDIN EN.CITE.DATA </w:instrText>
      </w:r>
      <w:r w:rsidR="00C405A1" w:rsidRPr="00F16C88">
        <w:fldChar w:fldCharType="end"/>
      </w:r>
      <w:r w:rsidRPr="00F16C88">
        <w:fldChar w:fldCharType="separate"/>
      </w:r>
      <w:r w:rsidRPr="00F16C88">
        <w:rPr>
          <w:noProof/>
        </w:rPr>
        <w:t>(Kirkham et al., 2016)</w:t>
      </w:r>
      <w:r w:rsidRPr="00F16C88">
        <w:fldChar w:fldCharType="end"/>
      </w:r>
      <w:r w:rsidR="00862254" w:rsidRPr="00F16C88">
        <w:t>. The present protocol re</w:t>
      </w:r>
      <w:r w:rsidR="001F57DF" w:rsidRPr="00F16C88">
        <w:t>pre</w:t>
      </w:r>
      <w:r w:rsidR="00862254" w:rsidRPr="00F16C88">
        <w:t>sent</w:t>
      </w:r>
      <w:r w:rsidRPr="00F16C88">
        <w:t>s</w:t>
      </w:r>
      <w:r w:rsidR="00862254" w:rsidRPr="00F16C88">
        <w:t xml:space="preserve"> the</w:t>
      </w:r>
      <w:r w:rsidR="0062106A" w:rsidRPr="00F16C88">
        <w:t xml:space="preserve"> proposed</w:t>
      </w:r>
      <w:r w:rsidR="00862254" w:rsidRPr="00F16C88">
        <w:t xml:space="preserve"> methodology to develop a COS to evaluate physical activity interventions for </w:t>
      </w:r>
      <w:r w:rsidR="00FB5E8F" w:rsidRPr="00F16C88">
        <w:t>PwD</w:t>
      </w:r>
      <w:r w:rsidR="00862254" w:rsidRPr="00F16C88">
        <w:t>.</w:t>
      </w:r>
    </w:p>
    <w:p w14:paraId="3CE52440" w14:textId="2204AE67" w:rsidR="000D0C91" w:rsidRPr="00F16C88" w:rsidRDefault="00D6279E" w:rsidP="00C24D88">
      <w:r w:rsidRPr="00F16C88">
        <w:t>S</w:t>
      </w:r>
      <w:r w:rsidR="0062106A" w:rsidRPr="00F16C88">
        <w:t xml:space="preserve">pecific objectives for each of the </w:t>
      </w:r>
      <w:r w:rsidR="00C73834" w:rsidRPr="00F16C88">
        <w:t xml:space="preserve">four phases that form </w:t>
      </w:r>
      <w:r w:rsidR="00963D30" w:rsidRPr="00F16C88">
        <w:t xml:space="preserve">the development of this COS </w:t>
      </w:r>
      <w:r w:rsidR="0062106A" w:rsidRPr="00F16C88">
        <w:t>are</w:t>
      </w:r>
      <w:r w:rsidRPr="00F16C88">
        <w:t xml:space="preserve"> to</w:t>
      </w:r>
      <w:r w:rsidR="00C73834" w:rsidRPr="00F16C88">
        <w:t>: phase I)</w:t>
      </w:r>
      <w:r w:rsidRPr="00F16C88">
        <w:t xml:space="preserve"> </w:t>
      </w:r>
      <w:r w:rsidR="00C73834" w:rsidRPr="00F16C88">
        <w:t>comprehensive</w:t>
      </w:r>
      <w:r w:rsidR="00E0624A" w:rsidRPr="00F16C88">
        <w:t>ly list the</w:t>
      </w:r>
      <w:r w:rsidR="00C73834" w:rsidRPr="00F16C88">
        <w:t xml:space="preserve"> outcomes and </w:t>
      </w:r>
      <w:r w:rsidR="008700EE" w:rsidRPr="00F16C88">
        <w:t>measurement tools</w:t>
      </w:r>
      <w:r w:rsidR="00C73834" w:rsidRPr="00F16C88">
        <w:t xml:space="preserve"> used in previous literature; phase II) explore what outcomes are meaningful for </w:t>
      </w:r>
      <w:r w:rsidR="00646208" w:rsidRPr="00F16C88">
        <w:t xml:space="preserve">professionals delivering physical activity, PwD and their </w:t>
      </w:r>
      <w:r w:rsidR="00BC64C0" w:rsidRPr="00F16C88">
        <w:t xml:space="preserve">friends, </w:t>
      </w:r>
      <w:r w:rsidR="00646208" w:rsidRPr="00F16C88">
        <w:t>relatives</w:t>
      </w:r>
      <w:r w:rsidR="00BC64C0" w:rsidRPr="00F16C88">
        <w:t xml:space="preserve"> or informal carers</w:t>
      </w:r>
      <w:r w:rsidR="00E0624A" w:rsidRPr="00F16C88">
        <w:t xml:space="preserve">, adding to the list </w:t>
      </w:r>
      <w:r w:rsidR="00FC6B41" w:rsidRPr="00F16C88">
        <w:t>of outcomes identified in the literature</w:t>
      </w:r>
      <w:r w:rsidR="00C73834" w:rsidRPr="00F16C88">
        <w:t>; phase III)</w:t>
      </w:r>
      <w:r w:rsidRPr="00F16C88">
        <w:t xml:space="preserve"> reach</w:t>
      </w:r>
      <w:r w:rsidR="0062106A" w:rsidRPr="00F16C88">
        <w:t xml:space="preserve"> consensus, across stakeholders, of what outcomes should be prioritised into</w:t>
      </w:r>
      <w:r w:rsidR="00C73834" w:rsidRPr="00F16C88">
        <w:t xml:space="preserve"> the </w:t>
      </w:r>
      <w:r w:rsidR="0062106A" w:rsidRPr="00F16C88">
        <w:t>COS</w:t>
      </w:r>
      <w:r w:rsidR="00C73834" w:rsidRPr="00F16C88">
        <w:t>; and phase IV) link each agreed</w:t>
      </w:r>
      <w:r w:rsidRPr="00F16C88">
        <w:t xml:space="preserve"> COS outcome</w:t>
      </w:r>
      <w:r w:rsidR="00C73834" w:rsidRPr="00F16C88">
        <w:t xml:space="preserve"> </w:t>
      </w:r>
      <w:r w:rsidR="00FC6B41" w:rsidRPr="00F16C88">
        <w:t xml:space="preserve">to the most appropriate </w:t>
      </w:r>
      <w:r w:rsidR="008700EE" w:rsidRPr="00F16C88">
        <w:t>measurement tool</w:t>
      </w:r>
      <w:r w:rsidR="00C73834" w:rsidRPr="00F16C88">
        <w:t>.</w:t>
      </w:r>
    </w:p>
    <w:p w14:paraId="28A36230" w14:textId="77777777" w:rsidR="00C24D88" w:rsidRPr="00F16C88" w:rsidRDefault="00C24D88" w:rsidP="00C24D88"/>
    <w:p w14:paraId="1FC0CDDC" w14:textId="77777777" w:rsidR="006B74B8" w:rsidRPr="00F16C88" w:rsidRDefault="006B74B8" w:rsidP="006B74B8">
      <w:pPr>
        <w:pStyle w:val="Heading2"/>
      </w:pPr>
      <w:r w:rsidRPr="00F16C88">
        <w:lastRenderedPageBreak/>
        <w:t>Methods</w:t>
      </w:r>
    </w:p>
    <w:p w14:paraId="42A623F3" w14:textId="722498B9" w:rsidR="00921182" w:rsidRPr="00F16C88" w:rsidRDefault="00E36602" w:rsidP="00BF5897">
      <w:pPr>
        <w:pStyle w:val="Heading3"/>
      </w:pPr>
      <w:r w:rsidRPr="00F16C88">
        <w:rPr>
          <w:rStyle w:val="Heading3Char"/>
        </w:rPr>
        <w:t xml:space="preserve">Registration and </w:t>
      </w:r>
      <w:r w:rsidR="00DB6587" w:rsidRPr="00F16C88">
        <w:rPr>
          <w:rStyle w:val="Heading3Char"/>
        </w:rPr>
        <w:t xml:space="preserve">Ethical </w:t>
      </w:r>
      <w:r w:rsidR="00BF5897" w:rsidRPr="00F16C88">
        <w:rPr>
          <w:rStyle w:val="Heading3Char"/>
        </w:rPr>
        <w:t>approval</w:t>
      </w:r>
    </w:p>
    <w:p w14:paraId="01484177" w14:textId="226247A8" w:rsidR="00AD03EA" w:rsidRPr="00F16C88" w:rsidRDefault="00E36602" w:rsidP="00AD03EA">
      <w:r w:rsidRPr="00F16C88">
        <w:t xml:space="preserve">This project has been registered with Core Outcome Measures in Effectiveness Trials </w:t>
      </w:r>
      <w:r w:rsidR="00775890" w:rsidRPr="00F16C88">
        <w:t xml:space="preserve">(COMET) </w:t>
      </w:r>
      <w:r w:rsidRPr="00F16C88">
        <w:t xml:space="preserve">initiative and its registration is available from: </w:t>
      </w:r>
    </w:p>
    <w:p w14:paraId="56B71BF6" w14:textId="77777777" w:rsidR="00AD03EA" w:rsidRPr="00F16C88" w:rsidRDefault="00F16C88" w:rsidP="00AD03EA">
      <w:pPr>
        <w:rPr>
          <w:rStyle w:val="Hyperlink"/>
        </w:rPr>
      </w:pPr>
      <w:hyperlink r:id="rId8" w:history="1">
        <w:r w:rsidR="00E36602" w:rsidRPr="00F16C88">
          <w:rPr>
            <w:rStyle w:val="Hyperlink"/>
          </w:rPr>
          <w:t>http://www.comet-initiative.org/studies/details/708?result=true</w:t>
        </w:r>
      </w:hyperlink>
      <w:r w:rsidR="00AD03EA" w:rsidRPr="00F16C88">
        <w:rPr>
          <w:rStyle w:val="Hyperlink"/>
        </w:rPr>
        <w:t>.</w:t>
      </w:r>
    </w:p>
    <w:p w14:paraId="3733DDB7" w14:textId="3BA4A8E4" w:rsidR="00E36602" w:rsidRPr="00F16C88" w:rsidRDefault="00E36602" w:rsidP="00D6279E">
      <w:r w:rsidRPr="00F16C88">
        <w:t xml:space="preserve">Informed consent will be obtained from all participants of each </w:t>
      </w:r>
      <w:r w:rsidR="008700EE" w:rsidRPr="00F16C88">
        <w:t xml:space="preserve">of </w:t>
      </w:r>
      <w:r w:rsidRPr="00F16C88">
        <w:t>the empirical phases of this study. This protocol</w:t>
      </w:r>
      <w:r w:rsidR="00D6279E" w:rsidRPr="00F16C88">
        <w:t xml:space="preserve"> has received ethical approval from</w:t>
      </w:r>
      <w:r w:rsidRPr="00F16C88">
        <w:t xml:space="preserve"> the Ethics Committee of the Faculty of Health Sciences of the University </w:t>
      </w:r>
      <w:proofErr w:type="gramStart"/>
      <w:r w:rsidRPr="00F16C88">
        <w:t>of</w:t>
      </w:r>
      <w:proofErr w:type="gramEnd"/>
      <w:r w:rsidRPr="00F16C88">
        <w:t xml:space="preserve"> Southampton</w:t>
      </w:r>
      <w:r w:rsidR="00D6279E" w:rsidRPr="00F16C88">
        <w:t>, United Kingdom</w:t>
      </w:r>
      <w:r w:rsidRPr="00F16C88">
        <w:t>.</w:t>
      </w:r>
      <w:r w:rsidR="008700EE" w:rsidRPr="00F16C88">
        <w:t xml:space="preserve"> The design and implementation of this project was informed </w:t>
      </w:r>
      <w:r w:rsidR="00FC6B41" w:rsidRPr="00F16C88">
        <w:t xml:space="preserve">and supported </w:t>
      </w:r>
      <w:r w:rsidR="008700EE" w:rsidRPr="00F16C88">
        <w:t>by the involvement of patient representatives.</w:t>
      </w:r>
    </w:p>
    <w:p w14:paraId="7ABDEF80" w14:textId="77777777" w:rsidR="00BA5317" w:rsidRPr="00F16C88" w:rsidRDefault="00BA5317" w:rsidP="005726F0">
      <w:pPr>
        <w:pStyle w:val="Heading3"/>
      </w:pPr>
      <w:r w:rsidRPr="00F16C88">
        <w:t>Scope</w:t>
      </w:r>
    </w:p>
    <w:p w14:paraId="0E570612" w14:textId="3ABE7536" w:rsidR="00BF5897" w:rsidRPr="00F16C88" w:rsidRDefault="00941B5F" w:rsidP="00D04A11">
      <w:r w:rsidRPr="00F16C88">
        <w:t xml:space="preserve">The present COS </w:t>
      </w:r>
      <w:r w:rsidR="00FC6B41" w:rsidRPr="00F16C88">
        <w:t xml:space="preserve">will </w:t>
      </w:r>
      <w:r w:rsidRPr="00F16C88">
        <w:t xml:space="preserve">be applicable </w:t>
      </w:r>
      <w:r w:rsidR="00FC6B41" w:rsidRPr="00F16C88">
        <w:t>to</w:t>
      </w:r>
      <w:r w:rsidRPr="00F16C88">
        <w:t xml:space="preserve"> any </w:t>
      </w:r>
      <w:r w:rsidR="001B3AE1" w:rsidRPr="00F16C88">
        <w:t xml:space="preserve">physical activity intervention, </w:t>
      </w:r>
      <w:r w:rsidRPr="00F16C88">
        <w:t xml:space="preserve">as per the </w:t>
      </w:r>
      <w:r w:rsidR="00D6279E" w:rsidRPr="00F16C88">
        <w:t xml:space="preserve">World Health Organisation </w:t>
      </w:r>
      <w:r w:rsidRPr="00F16C88">
        <w:t>definition</w:t>
      </w:r>
      <w:r w:rsidR="00D6279E" w:rsidRPr="00F16C88">
        <w:t>:</w:t>
      </w:r>
      <w:r w:rsidR="008700EE" w:rsidRPr="00F16C88">
        <w:t xml:space="preserve"> “A</w:t>
      </w:r>
      <w:r w:rsidRPr="00F16C88">
        <w:t>ny body movement produced by skeletal muscles th</w:t>
      </w:r>
      <w:r w:rsidR="001B3AE1" w:rsidRPr="00F16C88">
        <w:t>at requires energy expenditure”,</w:t>
      </w:r>
      <w:r w:rsidRPr="00F16C88">
        <w:t xml:space="preserve"> for PwD, at any stage of the condition, in any setting. </w:t>
      </w:r>
      <w:r w:rsidR="001B3AE1" w:rsidRPr="00F16C88">
        <w:t xml:space="preserve">This excludes interventions for people diagnosed with a mild cognitive impairment or people with a cognitive impairment as a result of any other health conditions but dementia. </w:t>
      </w:r>
      <w:r w:rsidR="00FC6B41" w:rsidRPr="00F16C88">
        <w:t xml:space="preserve">It is </w:t>
      </w:r>
      <w:r w:rsidR="00D04A11" w:rsidRPr="00F16C88">
        <w:t>anticipated</w:t>
      </w:r>
      <w:r w:rsidR="001C1696" w:rsidRPr="00F16C88">
        <w:t xml:space="preserve"> </w:t>
      </w:r>
      <w:r w:rsidR="00FC6B41" w:rsidRPr="00F16C88">
        <w:t>that the final COS will be subdivided into “mild to moderate” and “severe stages”</w:t>
      </w:r>
      <w:r w:rsidR="004132EF" w:rsidRPr="00F16C88">
        <w:t>, as different outcomes might have more or less relevance in different stages of the disease</w:t>
      </w:r>
      <w:r w:rsidR="00FC6B41" w:rsidRPr="00F16C88">
        <w:t xml:space="preserve">. </w:t>
      </w:r>
      <w:r w:rsidR="006422A8" w:rsidRPr="00F16C88">
        <w:t>The final COS will be</w:t>
      </w:r>
      <w:r w:rsidRPr="00F16C88">
        <w:t xml:space="preserve"> recommended for </w:t>
      </w:r>
      <w:r w:rsidR="006422A8" w:rsidRPr="00F16C88">
        <w:t xml:space="preserve">use in </w:t>
      </w:r>
      <w:r w:rsidRPr="00F16C88">
        <w:t>clinical trials</w:t>
      </w:r>
      <w:r w:rsidR="00BF5897" w:rsidRPr="00F16C88">
        <w:t>. Additionally,</w:t>
      </w:r>
      <w:r w:rsidRPr="00F16C88">
        <w:t xml:space="preserve"> guidance on the assessment of effectiveness of </w:t>
      </w:r>
      <w:r w:rsidR="00BF5897" w:rsidRPr="00F16C88">
        <w:t>physical</w:t>
      </w:r>
      <w:r w:rsidRPr="00F16C88">
        <w:t xml:space="preserve"> activity interventions for PwD in clinical practice</w:t>
      </w:r>
      <w:r w:rsidR="00BF5897" w:rsidRPr="00F16C88">
        <w:t xml:space="preserve"> will be drawn. </w:t>
      </w:r>
    </w:p>
    <w:p w14:paraId="6399F39D" w14:textId="3B90A0D4" w:rsidR="00BA5317" w:rsidRPr="00F16C88" w:rsidRDefault="006B74B8" w:rsidP="00BF5897">
      <w:pPr>
        <w:pStyle w:val="Heading3"/>
      </w:pPr>
      <w:r w:rsidRPr="00F16C88">
        <w:t>Stakeholders</w:t>
      </w:r>
    </w:p>
    <w:p w14:paraId="656D7321" w14:textId="52259045" w:rsidR="00276241" w:rsidRPr="00F16C88" w:rsidRDefault="00BF5897" w:rsidP="00CB24A0">
      <w:r w:rsidRPr="00F16C88">
        <w:t xml:space="preserve">The selection of participants for the development of this COS </w:t>
      </w:r>
      <w:r w:rsidR="00CB24A0" w:rsidRPr="00F16C88">
        <w:t>aims to reflect</w:t>
      </w:r>
      <w:r w:rsidRPr="00F16C88">
        <w:t xml:space="preserve"> the variety of stakeholders involved in physical activity interventions for PwD. Two stakeholder groups </w:t>
      </w:r>
      <w:r w:rsidR="001A40BE" w:rsidRPr="00F16C88">
        <w:t>will be</w:t>
      </w:r>
      <w:r w:rsidRPr="00F16C88">
        <w:t xml:space="preserve"> included. A professional group including health </w:t>
      </w:r>
      <w:r w:rsidR="0094295C" w:rsidRPr="00F16C88">
        <w:t xml:space="preserve">and social care </w:t>
      </w:r>
      <w:r w:rsidRPr="00F16C88">
        <w:t>professionals, researchers and members of volunteering organisations</w:t>
      </w:r>
      <w:r w:rsidR="000D0C91" w:rsidRPr="00F16C88">
        <w:t>;</w:t>
      </w:r>
      <w:r w:rsidRPr="00F16C88">
        <w:t xml:space="preserve"> and a second group including PwD, their relatives, friends and informal carers. </w:t>
      </w:r>
    </w:p>
    <w:p w14:paraId="2423C074" w14:textId="14EEACB4" w:rsidR="006B74B8" w:rsidRPr="00F16C88" w:rsidRDefault="006B74B8" w:rsidP="009D7916">
      <w:pPr>
        <w:pStyle w:val="Heading3"/>
      </w:pPr>
      <w:r w:rsidRPr="00F16C88">
        <w:t>Phase I</w:t>
      </w:r>
      <w:r w:rsidR="005726F0" w:rsidRPr="00F16C88">
        <w:t>: systematic literature review</w:t>
      </w:r>
      <w:r w:rsidR="00B94C21" w:rsidRPr="00F16C88">
        <w:t xml:space="preserve"> </w:t>
      </w:r>
    </w:p>
    <w:p w14:paraId="5412DF16" w14:textId="5D27FD74" w:rsidR="00276241" w:rsidRPr="00F16C88" w:rsidRDefault="000B3ABF" w:rsidP="00276241">
      <w:pPr>
        <w:rPr>
          <w:szCs w:val="20"/>
        </w:rPr>
      </w:pPr>
      <w:r w:rsidRPr="00F16C88">
        <w:rPr>
          <w:szCs w:val="20"/>
        </w:rPr>
        <w:t>One</w:t>
      </w:r>
      <w:r w:rsidR="001A40BE" w:rsidRPr="00F16C88">
        <w:rPr>
          <w:szCs w:val="20"/>
        </w:rPr>
        <w:t xml:space="preserve"> systematic mixed studies literature review </w:t>
      </w:r>
      <w:r w:rsidR="006E7E3E" w:rsidRPr="00F16C88">
        <w:rPr>
          <w:szCs w:val="20"/>
        </w:rPr>
        <w:t xml:space="preserve">will be conducted with the aim </w:t>
      </w:r>
      <w:r w:rsidR="001A40BE" w:rsidRPr="00F16C88">
        <w:rPr>
          <w:szCs w:val="20"/>
        </w:rPr>
        <w:t>o</w:t>
      </w:r>
      <w:r w:rsidR="006E7E3E" w:rsidRPr="00F16C88">
        <w:rPr>
          <w:szCs w:val="20"/>
        </w:rPr>
        <w:t>f</w:t>
      </w:r>
      <w:r w:rsidR="001A40BE" w:rsidRPr="00F16C88">
        <w:rPr>
          <w:szCs w:val="20"/>
        </w:rPr>
        <w:t xml:space="preserve"> comprehensively list</w:t>
      </w:r>
      <w:r w:rsidR="006E7E3E" w:rsidRPr="00F16C88">
        <w:rPr>
          <w:szCs w:val="20"/>
        </w:rPr>
        <w:t>ing</w:t>
      </w:r>
      <w:r w:rsidR="001A40BE" w:rsidRPr="00F16C88">
        <w:rPr>
          <w:szCs w:val="20"/>
        </w:rPr>
        <w:t xml:space="preserve"> the outcomes and </w:t>
      </w:r>
      <w:r w:rsidR="008700EE" w:rsidRPr="00F16C88">
        <w:rPr>
          <w:szCs w:val="20"/>
        </w:rPr>
        <w:t>measurement tools</w:t>
      </w:r>
      <w:r w:rsidR="00AD03EA" w:rsidRPr="00F16C88">
        <w:rPr>
          <w:szCs w:val="20"/>
        </w:rPr>
        <w:t xml:space="preserve"> used in previous literature.</w:t>
      </w:r>
    </w:p>
    <w:p w14:paraId="4962F234" w14:textId="5FF8E959" w:rsidR="001A40BE" w:rsidRPr="00F16C88" w:rsidRDefault="001A40BE" w:rsidP="001A40BE">
      <w:pPr>
        <w:pStyle w:val="Heading4"/>
      </w:pPr>
      <w:r w:rsidRPr="00F16C88">
        <w:t xml:space="preserve">Information sources and search strategy </w:t>
      </w:r>
    </w:p>
    <w:p w14:paraId="7463D808" w14:textId="246597F8" w:rsidR="001A40BE" w:rsidRPr="00F16C88" w:rsidRDefault="001A40BE" w:rsidP="006E7E3E">
      <w:pPr>
        <w:rPr>
          <w:szCs w:val="20"/>
        </w:rPr>
      </w:pPr>
      <w:r w:rsidRPr="00F16C88">
        <w:rPr>
          <w:szCs w:val="20"/>
        </w:rPr>
        <w:t>The search strategy will begin wi</w:t>
      </w:r>
      <w:r w:rsidR="006E7E3E" w:rsidRPr="00F16C88">
        <w:rPr>
          <w:szCs w:val="20"/>
        </w:rPr>
        <w:t xml:space="preserve">th a key word search on </w:t>
      </w:r>
      <w:proofErr w:type="spellStart"/>
      <w:r w:rsidR="006E7E3E" w:rsidRPr="00F16C88">
        <w:rPr>
          <w:szCs w:val="20"/>
        </w:rPr>
        <w:t>Delphis</w:t>
      </w:r>
      <w:proofErr w:type="spellEnd"/>
      <w:r w:rsidR="006E7E3E" w:rsidRPr="00F16C88">
        <w:rPr>
          <w:szCs w:val="20"/>
        </w:rPr>
        <w:t>,</w:t>
      </w:r>
      <w:r w:rsidRPr="00F16C88">
        <w:rPr>
          <w:szCs w:val="20"/>
        </w:rPr>
        <w:t xml:space="preserve"> a single interface that allows a key word search in providers such as Medline, </w:t>
      </w:r>
      <w:proofErr w:type="spellStart"/>
      <w:r w:rsidRPr="00F16C88">
        <w:rPr>
          <w:szCs w:val="20"/>
        </w:rPr>
        <w:t>PsycINFO</w:t>
      </w:r>
      <w:proofErr w:type="spellEnd"/>
      <w:r w:rsidRPr="00F16C88">
        <w:rPr>
          <w:szCs w:val="20"/>
        </w:rPr>
        <w:t xml:space="preserve">, </w:t>
      </w:r>
      <w:proofErr w:type="spellStart"/>
      <w:r w:rsidRPr="00F16C88">
        <w:rPr>
          <w:szCs w:val="20"/>
        </w:rPr>
        <w:t>Cinahl</w:t>
      </w:r>
      <w:proofErr w:type="spellEnd"/>
      <w:r w:rsidRPr="00F16C88">
        <w:rPr>
          <w:szCs w:val="20"/>
        </w:rPr>
        <w:t xml:space="preserve">, Scopus and </w:t>
      </w:r>
      <w:proofErr w:type="spellStart"/>
      <w:r w:rsidRPr="00F16C88">
        <w:rPr>
          <w:szCs w:val="20"/>
        </w:rPr>
        <w:t>ScienceDirect</w:t>
      </w:r>
      <w:proofErr w:type="spellEnd"/>
      <w:r w:rsidRPr="00F16C88">
        <w:rPr>
          <w:szCs w:val="20"/>
        </w:rPr>
        <w:t>. The search strategy below has been developed in collaboration with an experienced librarian</w:t>
      </w:r>
      <w:r w:rsidR="008700EE" w:rsidRPr="00F16C88">
        <w:rPr>
          <w:szCs w:val="20"/>
        </w:rPr>
        <w:t xml:space="preserve"> in health sciences</w:t>
      </w:r>
      <w:r w:rsidRPr="00F16C88">
        <w:rPr>
          <w:szCs w:val="20"/>
        </w:rPr>
        <w:t xml:space="preserve">:  </w:t>
      </w:r>
    </w:p>
    <w:p w14:paraId="3563A38B" w14:textId="77777777" w:rsidR="001A40BE" w:rsidRPr="00F16C88" w:rsidRDefault="001A40BE" w:rsidP="001A40BE">
      <w:pPr>
        <w:rPr>
          <w:szCs w:val="20"/>
        </w:rPr>
      </w:pPr>
      <w:r w:rsidRPr="00F16C88">
        <w:rPr>
          <w:szCs w:val="20"/>
        </w:rPr>
        <w:lastRenderedPageBreak/>
        <w:t xml:space="preserve">S1. “Physical activity” OR </w:t>
      </w:r>
      <w:proofErr w:type="spellStart"/>
      <w:r w:rsidRPr="00F16C88">
        <w:rPr>
          <w:szCs w:val="20"/>
        </w:rPr>
        <w:t>exercis</w:t>
      </w:r>
      <w:proofErr w:type="spellEnd"/>
      <w:r w:rsidRPr="00F16C88">
        <w:rPr>
          <w:szCs w:val="20"/>
        </w:rPr>
        <w:t>*</w:t>
      </w:r>
    </w:p>
    <w:p w14:paraId="4A85D00E" w14:textId="77777777" w:rsidR="001A40BE" w:rsidRPr="00F16C88" w:rsidRDefault="001A40BE" w:rsidP="001A40BE">
      <w:pPr>
        <w:rPr>
          <w:szCs w:val="20"/>
        </w:rPr>
      </w:pPr>
      <w:r w:rsidRPr="00F16C88">
        <w:rPr>
          <w:szCs w:val="20"/>
        </w:rPr>
        <w:t xml:space="preserve">S2. </w:t>
      </w:r>
      <w:proofErr w:type="gramStart"/>
      <w:r w:rsidRPr="00F16C88">
        <w:rPr>
          <w:szCs w:val="20"/>
        </w:rPr>
        <w:t>dement</w:t>
      </w:r>
      <w:proofErr w:type="gramEnd"/>
      <w:r w:rsidRPr="00F16C88">
        <w:rPr>
          <w:szCs w:val="20"/>
        </w:rPr>
        <w:t>* OR Alzheimer</w:t>
      </w:r>
    </w:p>
    <w:p w14:paraId="0A8B8AA5" w14:textId="77777777" w:rsidR="001A40BE" w:rsidRPr="00F16C88" w:rsidRDefault="001A40BE" w:rsidP="001A40BE">
      <w:pPr>
        <w:rPr>
          <w:szCs w:val="20"/>
        </w:rPr>
      </w:pPr>
      <w:r w:rsidRPr="00F16C88">
        <w:rPr>
          <w:szCs w:val="20"/>
        </w:rPr>
        <w:t xml:space="preserve">S3. S1 AND S2 </w:t>
      </w:r>
    </w:p>
    <w:p w14:paraId="2652A273" w14:textId="77777777" w:rsidR="001A40BE" w:rsidRPr="00F16C88" w:rsidRDefault="001A40BE" w:rsidP="001A40BE">
      <w:pPr>
        <w:rPr>
          <w:szCs w:val="20"/>
        </w:rPr>
      </w:pPr>
      <w:r w:rsidRPr="00F16C88">
        <w:rPr>
          <w:szCs w:val="20"/>
        </w:rPr>
        <w:t>S4. S3 AND source type: academic journals OR reviews OR thesis/dissertations (excluded books, magazines, news, conference materials, electronic resources and reports).</w:t>
      </w:r>
    </w:p>
    <w:p w14:paraId="4B2EECB2" w14:textId="77777777" w:rsidR="001A40BE" w:rsidRPr="00F16C88" w:rsidRDefault="001A40BE" w:rsidP="001A40BE">
      <w:pPr>
        <w:rPr>
          <w:szCs w:val="20"/>
        </w:rPr>
      </w:pPr>
      <w:r w:rsidRPr="00F16C88">
        <w:rPr>
          <w:szCs w:val="20"/>
        </w:rPr>
        <w:t>S5. S4 AND studies written in English, Portuguese or Spanish.</w:t>
      </w:r>
    </w:p>
    <w:p w14:paraId="623B371D" w14:textId="77777777" w:rsidR="001A40BE" w:rsidRPr="00F16C88" w:rsidRDefault="001A40BE" w:rsidP="001A40BE">
      <w:pPr>
        <w:rPr>
          <w:szCs w:val="20"/>
        </w:rPr>
      </w:pPr>
      <w:r w:rsidRPr="00F16C88">
        <w:rPr>
          <w:szCs w:val="20"/>
        </w:rPr>
        <w:t>S6: studies published from the 1</w:t>
      </w:r>
      <w:r w:rsidRPr="00F16C88">
        <w:rPr>
          <w:szCs w:val="20"/>
          <w:vertAlign w:val="superscript"/>
        </w:rPr>
        <w:t>st</w:t>
      </w:r>
      <w:r w:rsidRPr="00F16C88">
        <w:rPr>
          <w:szCs w:val="20"/>
        </w:rPr>
        <w:t xml:space="preserve"> of January 2005.</w:t>
      </w:r>
    </w:p>
    <w:p w14:paraId="14BE3432" w14:textId="2DD13231" w:rsidR="001A40BE" w:rsidRPr="00F16C88" w:rsidRDefault="006E7E3E" w:rsidP="006E7E3E">
      <w:pPr>
        <w:rPr>
          <w:szCs w:val="20"/>
        </w:rPr>
      </w:pPr>
      <w:r w:rsidRPr="00F16C88">
        <w:rPr>
          <w:szCs w:val="20"/>
        </w:rPr>
        <w:t>A</w:t>
      </w:r>
      <w:r w:rsidR="001A40BE" w:rsidRPr="00F16C88">
        <w:rPr>
          <w:szCs w:val="20"/>
        </w:rPr>
        <w:t xml:space="preserve"> subheading search will be performed using the database identified as the m</w:t>
      </w:r>
      <w:r w:rsidRPr="00F16C88">
        <w:rPr>
          <w:szCs w:val="20"/>
        </w:rPr>
        <w:t>ost important source of studies (</w:t>
      </w:r>
      <w:r w:rsidR="001A40BE" w:rsidRPr="00F16C88">
        <w:rPr>
          <w:szCs w:val="20"/>
        </w:rPr>
        <w:t xml:space="preserve">based on the </w:t>
      </w:r>
      <w:proofErr w:type="spellStart"/>
      <w:r w:rsidR="001A40BE" w:rsidRPr="00F16C88">
        <w:rPr>
          <w:szCs w:val="20"/>
        </w:rPr>
        <w:t>Delphis</w:t>
      </w:r>
      <w:proofErr w:type="spellEnd"/>
      <w:r w:rsidRPr="00F16C88">
        <w:rPr>
          <w:szCs w:val="20"/>
        </w:rPr>
        <w:t xml:space="preserve"> results) to ensure literature saturation</w:t>
      </w:r>
      <w:r w:rsidR="001A40BE" w:rsidRPr="00F16C88">
        <w:rPr>
          <w:szCs w:val="20"/>
        </w:rPr>
        <w:t>.</w:t>
      </w:r>
    </w:p>
    <w:p w14:paraId="686A24FD" w14:textId="1914A7B1" w:rsidR="001A40BE" w:rsidRPr="00F16C88" w:rsidRDefault="009066DF" w:rsidP="001A40BE">
      <w:pPr>
        <w:pStyle w:val="Heading4"/>
      </w:pPr>
      <w:r w:rsidRPr="00F16C88">
        <w:t>P</w:t>
      </w:r>
      <w:r w:rsidR="00AD03EA" w:rsidRPr="00F16C88">
        <w:t>articipants</w:t>
      </w:r>
    </w:p>
    <w:p w14:paraId="7002FC1C" w14:textId="4CBD54CD" w:rsidR="00AD03EA" w:rsidRPr="00F16C88" w:rsidRDefault="001A40BE" w:rsidP="006E7E3E">
      <w:r w:rsidRPr="00F16C88">
        <w:t xml:space="preserve">Studies </w:t>
      </w:r>
      <w:r w:rsidR="006E7E3E" w:rsidRPr="00F16C88">
        <w:t>including PwD at any stage of</w:t>
      </w:r>
      <w:r w:rsidRPr="00F16C88">
        <w:t xml:space="preserve"> disease progression will be included. </w:t>
      </w:r>
    </w:p>
    <w:p w14:paraId="265E4F51" w14:textId="0B15979E" w:rsidR="00AD03EA" w:rsidRPr="00F16C88" w:rsidRDefault="00AD03EA" w:rsidP="00AD03EA">
      <w:pPr>
        <w:pStyle w:val="Heading4"/>
      </w:pPr>
      <w:r w:rsidRPr="00F16C88">
        <w:t>Types of studies and interventions</w:t>
      </w:r>
    </w:p>
    <w:p w14:paraId="5E58C9C1" w14:textId="65747631" w:rsidR="00AD03EA" w:rsidRPr="00F16C88" w:rsidRDefault="001A40BE" w:rsidP="00060398">
      <w:r w:rsidRPr="00F16C88">
        <w:t>Experimental designs (with or without comparators),</w:t>
      </w:r>
      <w:r w:rsidR="005D621A" w:rsidRPr="00F16C88">
        <w:t xml:space="preserve"> qualitative studies and</w:t>
      </w:r>
      <w:r w:rsidRPr="00F16C88">
        <w:t xml:space="preserve"> study protocols investigating the impact of </w:t>
      </w:r>
      <w:r w:rsidR="00AD03EA" w:rsidRPr="00F16C88">
        <w:t xml:space="preserve">any </w:t>
      </w:r>
      <w:r w:rsidRPr="00F16C88">
        <w:t xml:space="preserve">physical activity intervention, will be included. No restrictions will be made regarding </w:t>
      </w:r>
      <w:r w:rsidR="00060398" w:rsidRPr="00F16C88">
        <w:t xml:space="preserve">intervention </w:t>
      </w:r>
      <w:r w:rsidR="00AD03EA" w:rsidRPr="00F16C88">
        <w:t>setting.</w:t>
      </w:r>
    </w:p>
    <w:p w14:paraId="460CA96A" w14:textId="6ECC13B5" w:rsidR="00AD03EA" w:rsidRPr="00F16C88" w:rsidRDefault="00AD03EA" w:rsidP="00AD03EA">
      <w:pPr>
        <w:pStyle w:val="Heading4"/>
      </w:pPr>
      <w:r w:rsidRPr="00F16C88">
        <w:t>Exclusion criteria</w:t>
      </w:r>
    </w:p>
    <w:p w14:paraId="73CB9528" w14:textId="7B5B4C7F" w:rsidR="001A40BE" w:rsidRPr="00F16C88" w:rsidRDefault="00AD03EA" w:rsidP="006E7E3E">
      <w:pPr>
        <w:rPr>
          <w:szCs w:val="20"/>
        </w:rPr>
      </w:pPr>
      <w:r w:rsidRPr="00F16C88">
        <w:t>S</w:t>
      </w:r>
      <w:r w:rsidR="001A40BE" w:rsidRPr="00F16C88">
        <w:t xml:space="preserve">tudies </w:t>
      </w:r>
      <w:r w:rsidR="006E7E3E" w:rsidRPr="00F16C88">
        <w:t xml:space="preserve">will be excluded if they are not </w:t>
      </w:r>
      <w:r w:rsidR="001A40BE" w:rsidRPr="00F16C88">
        <w:t>written in</w:t>
      </w:r>
      <w:r w:rsidR="009066DF" w:rsidRPr="00F16C88">
        <w:t xml:space="preserve"> </w:t>
      </w:r>
      <w:r w:rsidR="001A40BE" w:rsidRPr="00F16C88">
        <w:t>English, Portuguese or Spanish</w:t>
      </w:r>
      <w:r w:rsidR="006E7E3E" w:rsidRPr="00F16C88">
        <w:t xml:space="preserve">; or relate to </w:t>
      </w:r>
      <w:r w:rsidR="001A40BE" w:rsidRPr="00F16C88">
        <w:t xml:space="preserve">physical activity </w:t>
      </w:r>
      <w:r w:rsidR="00CB24A0" w:rsidRPr="00F16C88">
        <w:t xml:space="preserve">interventions for </w:t>
      </w:r>
      <w:r w:rsidR="001A40BE" w:rsidRPr="00F16C88">
        <w:t>relatives or carers only.</w:t>
      </w:r>
      <w:r w:rsidR="005D621A" w:rsidRPr="00F16C88">
        <w:t xml:space="preserve"> </w:t>
      </w:r>
      <w:r w:rsidR="001A40BE" w:rsidRPr="00F16C88">
        <w:rPr>
          <w:szCs w:val="20"/>
        </w:rPr>
        <w:t>All searches will be limited to studies published from January 2005</w:t>
      </w:r>
      <w:r w:rsidR="005D621A" w:rsidRPr="00F16C88">
        <w:rPr>
          <w:szCs w:val="20"/>
        </w:rPr>
        <w:t xml:space="preserve"> onwards</w:t>
      </w:r>
      <w:r w:rsidR="001A40BE" w:rsidRPr="00F16C88">
        <w:rPr>
          <w:szCs w:val="20"/>
        </w:rPr>
        <w:t>. Although this decision is recognised as a limitation</w:t>
      </w:r>
      <w:r w:rsidR="005D621A" w:rsidRPr="00F16C88">
        <w:rPr>
          <w:szCs w:val="20"/>
        </w:rPr>
        <w:t>,</w:t>
      </w:r>
      <w:r w:rsidR="001A40BE" w:rsidRPr="00F16C88">
        <w:rPr>
          <w:szCs w:val="20"/>
        </w:rPr>
        <w:t xml:space="preserve"> it is anticipated that any</w:t>
      </w:r>
      <w:r w:rsidR="006E7E3E" w:rsidRPr="00F16C88">
        <w:rPr>
          <w:szCs w:val="20"/>
        </w:rPr>
        <w:t xml:space="preserve"> important</w:t>
      </w:r>
      <w:r w:rsidR="001A40BE" w:rsidRPr="00F16C88">
        <w:rPr>
          <w:szCs w:val="20"/>
        </w:rPr>
        <w:t xml:space="preserve"> </w:t>
      </w:r>
      <w:r w:rsidR="006E7E3E" w:rsidRPr="00F16C88">
        <w:rPr>
          <w:szCs w:val="20"/>
        </w:rPr>
        <w:t>outcomes not captured</w:t>
      </w:r>
      <w:r w:rsidR="001A40BE" w:rsidRPr="00F16C88">
        <w:rPr>
          <w:szCs w:val="20"/>
        </w:rPr>
        <w:t xml:space="preserve"> by this review will emerge during the interviews with different stakeholders</w:t>
      </w:r>
      <w:r w:rsidR="005D621A" w:rsidRPr="00F16C88">
        <w:rPr>
          <w:szCs w:val="20"/>
        </w:rPr>
        <w:t xml:space="preserve"> (phase II)</w:t>
      </w:r>
      <w:r w:rsidR="001A40BE" w:rsidRPr="00F16C88">
        <w:rPr>
          <w:szCs w:val="20"/>
        </w:rPr>
        <w:t>.</w:t>
      </w:r>
    </w:p>
    <w:p w14:paraId="2897136B" w14:textId="4DB857C3" w:rsidR="005D621A" w:rsidRPr="00F16C88" w:rsidRDefault="005D621A" w:rsidP="005D621A">
      <w:pPr>
        <w:pStyle w:val="Heading4"/>
      </w:pPr>
      <w:r w:rsidRPr="00F16C88">
        <w:t>Data extraction and analysis</w:t>
      </w:r>
    </w:p>
    <w:p w14:paraId="340BACA2" w14:textId="196E2504" w:rsidR="005D621A" w:rsidRPr="00F16C88" w:rsidRDefault="006747D5" w:rsidP="000D0C91">
      <w:pPr>
        <w:rPr>
          <w:szCs w:val="20"/>
        </w:rPr>
      </w:pPr>
      <w:r w:rsidRPr="00F16C88">
        <w:rPr>
          <w:szCs w:val="20"/>
        </w:rPr>
        <w:t xml:space="preserve">The screening and eligibility </w:t>
      </w:r>
      <w:r w:rsidR="006E7E3E" w:rsidRPr="00F16C88">
        <w:rPr>
          <w:szCs w:val="20"/>
        </w:rPr>
        <w:t>of</w:t>
      </w:r>
      <w:r w:rsidR="00060398" w:rsidRPr="00F16C88">
        <w:rPr>
          <w:szCs w:val="20"/>
        </w:rPr>
        <w:t xml:space="preserve"> papers generated by the searches</w:t>
      </w:r>
      <w:r w:rsidR="005D621A" w:rsidRPr="00F16C88">
        <w:rPr>
          <w:szCs w:val="20"/>
        </w:rPr>
        <w:t xml:space="preserve"> will be </w:t>
      </w:r>
      <w:r w:rsidR="000D0C91" w:rsidRPr="00F16C88">
        <w:rPr>
          <w:szCs w:val="20"/>
        </w:rPr>
        <w:t>conducted by one author</w:t>
      </w:r>
      <w:r w:rsidR="005D621A" w:rsidRPr="00F16C88">
        <w:rPr>
          <w:szCs w:val="20"/>
        </w:rPr>
        <w:t xml:space="preserve">. </w:t>
      </w:r>
      <w:r w:rsidR="006E7E3E" w:rsidRPr="00F16C88">
        <w:rPr>
          <w:szCs w:val="20"/>
        </w:rPr>
        <w:t>A</w:t>
      </w:r>
      <w:r w:rsidR="005D621A" w:rsidRPr="00F16C88">
        <w:rPr>
          <w:szCs w:val="20"/>
        </w:rPr>
        <w:t xml:space="preserve"> random sample of 10% of the studies will be independently screened by a second author</w:t>
      </w:r>
      <w:r w:rsidR="000D0C91" w:rsidRPr="00F16C88">
        <w:rPr>
          <w:szCs w:val="20"/>
        </w:rPr>
        <w:t xml:space="preserve"> </w:t>
      </w:r>
      <w:r w:rsidR="006E7E3E" w:rsidRPr="00F16C88">
        <w:rPr>
          <w:szCs w:val="20"/>
        </w:rPr>
        <w:t>to ensure accurate application of inclusion and exclusion criteria</w:t>
      </w:r>
      <w:r w:rsidR="005D621A" w:rsidRPr="00F16C88">
        <w:rPr>
          <w:szCs w:val="20"/>
        </w:rPr>
        <w:t xml:space="preserve">. </w:t>
      </w:r>
      <w:r w:rsidR="001F57DF" w:rsidRPr="00F16C88">
        <w:rPr>
          <w:szCs w:val="20"/>
        </w:rPr>
        <w:t>Standardised</w:t>
      </w:r>
      <w:r w:rsidR="006E7E3E" w:rsidRPr="00F16C88">
        <w:rPr>
          <w:szCs w:val="20"/>
        </w:rPr>
        <w:t xml:space="preserve"> d</w:t>
      </w:r>
      <w:r w:rsidR="005D621A" w:rsidRPr="00F16C88">
        <w:rPr>
          <w:szCs w:val="20"/>
        </w:rPr>
        <w:t xml:space="preserve">ata </w:t>
      </w:r>
      <w:r w:rsidR="009066DF" w:rsidRPr="00F16C88">
        <w:rPr>
          <w:szCs w:val="20"/>
        </w:rPr>
        <w:t>extraction</w:t>
      </w:r>
      <w:r w:rsidR="005D621A" w:rsidRPr="00F16C88">
        <w:rPr>
          <w:szCs w:val="20"/>
        </w:rPr>
        <w:t xml:space="preserve"> </w:t>
      </w:r>
      <w:r w:rsidR="009066DF" w:rsidRPr="00F16C88">
        <w:rPr>
          <w:szCs w:val="20"/>
        </w:rPr>
        <w:t>will</w:t>
      </w:r>
      <w:r w:rsidR="00305EE1" w:rsidRPr="00F16C88">
        <w:rPr>
          <w:szCs w:val="20"/>
        </w:rPr>
        <w:t xml:space="preserve"> </w:t>
      </w:r>
      <w:r w:rsidR="006E7E3E" w:rsidRPr="00F16C88">
        <w:rPr>
          <w:szCs w:val="20"/>
        </w:rPr>
        <w:t xml:space="preserve">ensure the identification </w:t>
      </w:r>
      <w:r w:rsidR="009066DF" w:rsidRPr="00F16C88">
        <w:rPr>
          <w:szCs w:val="20"/>
        </w:rPr>
        <w:t>of all</w:t>
      </w:r>
      <w:r w:rsidR="00305EE1" w:rsidRPr="00F16C88">
        <w:rPr>
          <w:szCs w:val="20"/>
        </w:rPr>
        <w:t xml:space="preserve"> outcomes (positive or negative) and </w:t>
      </w:r>
      <w:r w:rsidR="008700EE" w:rsidRPr="00F16C88">
        <w:rPr>
          <w:szCs w:val="20"/>
        </w:rPr>
        <w:t>measurement tools</w:t>
      </w:r>
      <w:r w:rsidR="00305EE1" w:rsidRPr="00F16C88">
        <w:rPr>
          <w:szCs w:val="20"/>
        </w:rPr>
        <w:t xml:space="preserve"> </w:t>
      </w:r>
      <w:r w:rsidR="00AD03EA" w:rsidRPr="00F16C88">
        <w:rPr>
          <w:szCs w:val="20"/>
        </w:rPr>
        <w:t xml:space="preserve">reported by the included papers </w:t>
      </w:r>
      <w:r w:rsidR="009066DF" w:rsidRPr="00F16C88">
        <w:rPr>
          <w:szCs w:val="20"/>
        </w:rPr>
        <w:t>in their methods, results and discussion sections</w:t>
      </w:r>
      <w:r w:rsidR="00305EE1" w:rsidRPr="00F16C88">
        <w:rPr>
          <w:szCs w:val="20"/>
        </w:rPr>
        <w:t>.</w:t>
      </w:r>
    </w:p>
    <w:p w14:paraId="45319606" w14:textId="7EC7BE23" w:rsidR="005D621A" w:rsidRPr="00F16C88" w:rsidRDefault="001A0BA7" w:rsidP="00CA1FF5">
      <w:pPr>
        <w:rPr>
          <w:rFonts w:ascii="Arial"/>
          <w:spacing w:val="-1"/>
        </w:rPr>
      </w:pPr>
      <w:r w:rsidRPr="00F16C88">
        <w:rPr>
          <w:rFonts w:ascii="Arial"/>
          <w:spacing w:val="-1"/>
        </w:rPr>
        <w:t xml:space="preserve">A </w:t>
      </w:r>
      <w:r w:rsidR="005D621A" w:rsidRPr="00F16C88">
        <w:rPr>
          <w:rFonts w:ascii="Arial"/>
          <w:spacing w:val="-1"/>
        </w:rPr>
        <w:t xml:space="preserve">content analysis methodology </w:t>
      </w:r>
      <w:r w:rsidR="005D621A" w:rsidRPr="00F16C88">
        <w:rPr>
          <w:rFonts w:ascii="Arial"/>
          <w:spacing w:val="-1"/>
        </w:rPr>
        <w:fldChar w:fldCharType="begin"/>
      </w:r>
      <w:r w:rsidR="00707729" w:rsidRPr="00F16C88">
        <w:rPr>
          <w:rFonts w:ascii="Arial"/>
          <w:spacing w:val="-1"/>
        </w:rPr>
        <w:instrText xml:space="preserve"> ADDIN EN.CITE &lt;EndNote&gt;&lt;Cite&gt;&lt;Author&gt;Macefield&lt;/Author&gt;&lt;Year&gt;2014&lt;/Year&gt;&lt;RecNum&gt;203&lt;/RecNum&gt;&lt;DisplayText&gt;(Macefield et al., 2014)&lt;/DisplayText&gt;&lt;record&gt;&lt;rec-number&gt;203&lt;/rec-number&gt;&lt;foreign-keys&gt;&lt;key app="EN" db-id="easa5r5p4t5edsesz0p59wdgezz9s0zrws5f" timestamp="1430219505"&gt;203&lt;/key&gt;&lt;key app="ENWeb" db-id=""&gt;0&lt;/key&gt;&lt;/foreign-keys&gt;&lt;ref-type name="Journal Article"&gt;17&lt;/ref-type&gt;&lt;contributors&gt;&lt;authors&gt;&lt;author&gt;Macefield, R. C.&lt;/author&gt;&lt;author&gt;Jacobs, M.&lt;/author&gt;&lt;author&gt;Korfage, I. J. &lt;/author&gt;&lt;author&gt;Nicklin, J.&lt;/author&gt;&lt;author&gt;Whistance, R. N. &lt;/author&gt;&lt;author&gt;Brookes, S. T. &lt;/author&gt;&lt;author&gt;Sprangers, M. A. G. &lt;/author&gt;&lt;author&gt;Blazeby, J. M. &lt;/author&gt;&lt;/authors&gt;&lt;/contributors&gt;&lt;titles&gt;&lt;title&gt;Developing core outcomes sets: methods for identifying and including patient-reported outcomes (PROs)&lt;/title&gt;&lt;secondary-title&gt;Trials&lt;/secondary-title&gt;&lt;/titles&gt;&lt;periodical&gt;&lt;full-title&gt;Trials&lt;/full-title&gt;&lt;abbr-1&gt;Trials&lt;/abbr-1&gt;&lt;/periodical&gt;&lt;pages&gt;1-12&lt;/pages&gt;&lt;volume&gt;15&lt;/volume&gt;&lt;number&gt;49&lt;/number&gt;&lt;keywords&gt;&lt;keyword&gt;Core outcome set&lt;/keyword&gt;&lt;keyword&gt;Patient reported outcome (PRO)&lt;/keyword&gt;&lt;keyword&gt;Patient reported outcome measure (PROM)&lt;/keyword&gt;&lt;keyword&gt;Randomised controlled trial (RCT)&lt;/keyword&gt;&lt;keyword&gt;Trial methodology&lt;/keyword&gt;&lt;keyword&gt;Health domains&lt;/keyword&gt;&lt;keyword&gt;Quality of life&lt;/keyword&gt;&lt;keyword&gt;Systematic review&lt;/keyword&gt;&lt;/keywords&gt;&lt;dates&gt;&lt;year&gt;2014&lt;/year&gt;&lt;/dates&gt;&lt;urls&gt;&lt;/urls&gt;&lt;/record&gt;&lt;/Cite&gt;&lt;/EndNote&gt;</w:instrText>
      </w:r>
      <w:r w:rsidR="005D621A" w:rsidRPr="00F16C88">
        <w:rPr>
          <w:rFonts w:ascii="Arial"/>
          <w:spacing w:val="-1"/>
        </w:rPr>
        <w:fldChar w:fldCharType="separate"/>
      </w:r>
      <w:r w:rsidR="00707729" w:rsidRPr="00F16C88">
        <w:rPr>
          <w:rFonts w:ascii="Arial"/>
          <w:noProof/>
          <w:spacing w:val="-1"/>
        </w:rPr>
        <w:t>(Macefield et al., 2014)</w:t>
      </w:r>
      <w:r w:rsidR="005D621A" w:rsidRPr="00F16C88">
        <w:rPr>
          <w:rFonts w:ascii="Arial"/>
          <w:spacing w:val="-1"/>
        </w:rPr>
        <w:fldChar w:fldCharType="end"/>
      </w:r>
      <w:r w:rsidR="005D621A" w:rsidRPr="00F16C88">
        <w:rPr>
          <w:rFonts w:ascii="Arial"/>
          <w:spacing w:val="-1"/>
        </w:rPr>
        <w:t xml:space="preserve"> will be used to </w:t>
      </w:r>
      <w:r w:rsidR="00927E94" w:rsidRPr="00F16C88">
        <w:rPr>
          <w:rFonts w:ascii="Arial"/>
          <w:spacing w:val="-1"/>
        </w:rPr>
        <w:t>synthesise</w:t>
      </w:r>
      <w:r w:rsidR="005D621A" w:rsidRPr="00F16C88">
        <w:rPr>
          <w:rFonts w:ascii="Arial"/>
          <w:spacing w:val="-1"/>
        </w:rPr>
        <w:t xml:space="preserve"> the diversity of the outcomes used in physical activity interventions for PwD. </w:t>
      </w:r>
      <w:r w:rsidR="000B3ABF" w:rsidRPr="00F16C88">
        <w:rPr>
          <w:rFonts w:ascii="Arial"/>
          <w:spacing w:val="-1"/>
        </w:rPr>
        <w:t xml:space="preserve">Verbatim outcomes, from qualitative, quantitative and mixed methods studies will be extracted and analysed using the same </w:t>
      </w:r>
      <w:r w:rsidR="00643A71" w:rsidRPr="00F16C88">
        <w:rPr>
          <w:rFonts w:ascii="Arial"/>
          <w:spacing w:val="-1"/>
        </w:rPr>
        <w:t>content analysis approach</w:t>
      </w:r>
      <w:r w:rsidR="000B3ABF" w:rsidRPr="00F16C88">
        <w:rPr>
          <w:rFonts w:ascii="Arial"/>
          <w:spacing w:val="-1"/>
        </w:rPr>
        <w:t xml:space="preserve">. Verbatim outcomes </w:t>
      </w:r>
      <w:r w:rsidR="00927E94" w:rsidRPr="00F16C88">
        <w:rPr>
          <w:rFonts w:ascii="Arial"/>
          <w:spacing w:val="-1"/>
        </w:rPr>
        <w:t>will be grouped in outcome domains (outcomes with different tax</w:t>
      </w:r>
      <w:r w:rsidR="006E7E3E" w:rsidRPr="00F16C88">
        <w:rPr>
          <w:rFonts w:ascii="Arial"/>
          <w:spacing w:val="-1"/>
        </w:rPr>
        <w:t>onomies</w:t>
      </w:r>
      <w:r w:rsidRPr="00F16C88">
        <w:rPr>
          <w:rFonts w:ascii="Arial"/>
          <w:spacing w:val="-1"/>
        </w:rPr>
        <w:t xml:space="preserve"> but the same perceived meaning). T</w:t>
      </w:r>
      <w:r w:rsidR="00927E94" w:rsidRPr="00F16C88">
        <w:rPr>
          <w:rFonts w:ascii="Arial"/>
          <w:spacing w:val="-1"/>
        </w:rPr>
        <w:t xml:space="preserve">he outcome domains </w:t>
      </w:r>
      <w:r w:rsidR="00927E94" w:rsidRPr="00F16C88">
        <w:rPr>
          <w:rFonts w:ascii="Arial"/>
          <w:spacing w:val="-1"/>
        </w:rPr>
        <w:lastRenderedPageBreak/>
        <w:t xml:space="preserve">will </w:t>
      </w:r>
      <w:r w:rsidRPr="00F16C88">
        <w:rPr>
          <w:rFonts w:ascii="Arial"/>
          <w:spacing w:val="-1"/>
        </w:rPr>
        <w:t xml:space="preserve">subsequently </w:t>
      </w:r>
      <w:r w:rsidR="00927E94" w:rsidRPr="00F16C88">
        <w:rPr>
          <w:rFonts w:ascii="Arial"/>
          <w:spacing w:val="-1"/>
        </w:rPr>
        <w:t>be organised in</w:t>
      </w:r>
      <w:r w:rsidR="006E7E3E" w:rsidRPr="00F16C88">
        <w:rPr>
          <w:rFonts w:ascii="Arial"/>
          <w:spacing w:val="-1"/>
        </w:rPr>
        <w:t>to</w:t>
      </w:r>
      <w:r w:rsidR="00927E94" w:rsidRPr="00F16C88">
        <w:rPr>
          <w:rFonts w:ascii="Arial"/>
          <w:spacing w:val="-1"/>
        </w:rPr>
        <w:t xml:space="preserve"> broader themes</w:t>
      </w:r>
      <w:r w:rsidRPr="00F16C88">
        <w:rPr>
          <w:rFonts w:ascii="Arial"/>
          <w:spacing w:val="-1"/>
        </w:rPr>
        <w:t xml:space="preserve"> by the research team</w:t>
      </w:r>
      <w:r w:rsidR="00927E94" w:rsidRPr="00F16C88">
        <w:rPr>
          <w:rFonts w:ascii="Arial"/>
          <w:spacing w:val="-1"/>
        </w:rPr>
        <w:t xml:space="preserve">. </w:t>
      </w:r>
      <w:r w:rsidR="005D621A" w:rsidRPr="00F16C88">
        <w:rPr>
          <w:rFonts w:ascii="Arial"/>
          <w:spacing w:val="-1"/>
        </w:rPr>
        <w:t>A</w:t>
      </w:r>
      <w:r w:rsidR="007D50A5" w:rsidRPr="00F16C88">
        <w:rPr>
          <w:rFonts w:ascii="Arial"/>
          <w:spacing w:val="-1"/>
        </w:rPr>
        <w:t xml:space="preserve">n analysis of </w:t>
      </w:r>
      <w:r w:rsidR="00CA1FF5" w:rsidRPr="00F16C88">
        <w:rPr>
          <w:rFonts w:ascii="Arial"/>
          <w:spacing w:val="-1"/>
        </w:rPr>
        <w:t>the</w:t>
      </w:r>
      <w:r w:rsidR="007D50A5" w:rsidRPr="00F16C88">
        <w:rPr>
          <w:rFonts w:ascii="Arial"/>
          <w:spacing w:val="-1"/>
        </w:rPr>
        <w:t xml:space="preserve"> outcome domains</w:t>
      </w:r>
      <w:r w:rsidR="00927E94" w:rsidRPr="00F16C88">
        <w:rPr>
          <w:rFonts w:ascii="Arial"/>
          <w:spacing w:val="-1"/>
        </w:rPr>
        <w:t xml:space="preserve"> per </w:t>
      </w:r>
      <w:r w:rsidR="008239BA" w:rsidRPr="00F16C88">
        <w:rPr>
          <w:rFonts w:ascii="Arial"/>
          <w:spacing w:val="-1"/>
        </w:rPr>
        <w:t>stage</w:t>
      </w:r>
      <w:r w:rsidR="005D621A" w:rsidRPr="00F16C88">
        <w:rPr>
          <w:rFonts w:ascii="Arial"/>
          <w:spacing w:val="-1"/>
        </w:rPr>
        <w:t xml:space="preserve"> of disease progression</w:t>
      </w:r>
      <w:r w:rsidR="007D50A5" w:rsidRPr="00F16C88">
        <w:rPr>
          <w:rFonts w:ascii="Arial"/>
          <w:spacing w:val="-1"/>
        </w:rPr>
        <w:t xml:space="preserve">, </w:t>
      </w:r>
      <w:r w:rsidR="008239BA" w:rsidRPr="00F16C88">
        <w:rPr>
          <w:rFonts w:ascii="Arial"/>
          <w:spacing w:val="-1"/>
        </w:rPr>
        <w:t>study paradigm</w:t>
      </w:r>
      <w:r w:rsidR="00927E94" w:rsidRPr="00F16C88">
        <w:rPr>
          <w:rFonts w:ascii="Arial"/>
          <w:spacing w:val="-1"/>
        </w:rPr>
        <w:t xml:space="preserve"> and identified by each stakeholder group,</w:t>
      </w:r>
      <w:r w:rsidR="005D621A" w:rsidRPr="00F16C88">
        <w:rPr>
          <w:rFonts w:ascii="Arial"/>
          <w:spacing w:val="-1"/>
        </w:rPr>
        <w:t xml:space="preserve"> will be performed.</w:t>
      </w:r>
      <w:r w:rsidR="002F7653" w:rsidRPr="00F16C88">
        <w:rPr>
          <w:rFonts w:ascii="Arial"/>
          <w:spacing w:val="-1"/>
        </w:rPr>
        <w:t xml:space="preserve"> </w:t>
      </w:r>
      <w:r w:rsidR="00CA1FF5" w:rsidRPr="00F16C88">
        <w:rPr>
          <w:rFonts w:ascii="Arial"/>
          <w:spacing w:val="-1"/>
        </w:rPr>
        <w:t>With regards to the stakeholder groups, o</w:t>
      </w:r>
      <w:r w:rsidR="002F7653" w:rsidRPr="00F16C88">
        <w:rPr>
          <w:rFonts w:ascii="Arial"/>
          <w:spacing w:val="-1"/>
        </w:rPr>
        <w:t>utcomes reported in clinical trials will be considered as outcomes selected by professionals, unless described otherwise in the papers. Outcomes reported by qualitative studies will be linked to the participants in these studies.</w:t>
      </w:r>
    </w:p>
    <w:p w14:paraId="683898D0" w14:textId="149947F1" w:rsidR="00675347" w:rsidRPr="00F16C88" w:rsidRDefault="00675347" w:rsidP="00AD33FE">
      <w:pPr>
        <w:pStyle w:val="Heading4"/>
      </w:pPr>
      <w:r w:rsidRPr="00F16C88">
        <w:t>Risk of bias</w:t>
      </w:r>
    </w:p>
    <w:p w14:paraId="5769B1E8" w14:textId="32F0F6F1" w:rsidR="00675347" w:rsidRPr="00F16C88" w:rsidRDefault="00AD33FE" w:rsidP="006E7E3E">
      <w:r w:rsidRPr="00F16C88">
        <w:t>T</w:t>
      </w:r>
      <w:r w:rsidR="006E7E3E" w:rsidRPr="00F16C88">
        <w:t>he methodological quality of</w:t>
      </w:r>
      <w:r w:rsidRPr="00F16C88">
        <w:t xml:space="preserve"> included papers will be assessed using the Mixed Methods Assessment tool – version 2011</w:t>
      </w:r>
      <w:r w:rsidR="00C00F96" w:rsidRPr="00F16C88">
        <w:t xml:space="preserve"> </w:t>
      </w:r>
      <w:r w:rsidR="00C00F96" w:rsidRPr="00F16C88">
        <w:fldChar w:fldCharType="begin"/>
      </w:r>
      <w:r w:rsidR="002364DD" w:rsidRPr="00F16C88">
        <w:instrText xml:space="preserve"> ADDIN EN.CITE &lt;EndNote&gt;&lt;Cite&gt;&lt;Author&gt;Pluye&lt;/Author&gt;&lt;Year&gt;2009&lt;/Year&gt;&lt;RecNum&gt;197&lt;/RecNum&gt;&lt;DisplayText&gt;(Pluye et al., 2009)&lt;/DisplayText&gt;&lt;record&gt;&lt;rec-number&gt;197&lt;/rec-number&gt;&lt;foreign-keys&gt;&lt;key app="EN" db-id="easa5r5p4t5edsesz0p59wdgezz9s0zrws5f" timestamp="1422721587"&gt;197&lt;/key&gt;&lt;key app="ENWeb" db-id=""&gt;0&lt;/key&gt;&lt;/foreign-keys&gt;&lt;ref-type name="Journal Article"&gt;17&lt;/ref-type&gt;&lt;contributors&gt;&lt;authors&gt;&lt;author&gt;Pluye, P.&lt;/author&gt;&lt;author&gt;Gagnon, M. P.&lt;/author&gt;&lt;author&gt;Griffiths, F.&lt;/author&gt;&lt;author&gt;Johnson-Lafleur, J.&lt;/author&gt;&lt;/authors&gt;&lt;/contributors&gt;&lt;auth-address&gt;Department of Family Medicine, McGill University, 517 Pine Avenue West, Montreal, QC, Canada H2W 1S4. pierre.pluye@mcgill.ca&lt;/auth-address&gt;&lt;titles&gt;&lt;title&gt;A scoring system for appraising mixed methods research, and concomitantly appraising qualitative, quantitative and mixed methods primary studies in Mixed Studies Reviews&lt;/title&gt;&lt;secondary-title&gt;Int J Nurs Stud&lt;/secondary-title&gt;&lt;alt-title&gt;International journal of nursing studies&lt;/alt-title&gt;&lt;/titles&gt;&lt;alt-periodical&gt;&lt;full-title&gt;International Journal of Nursing Studies&lt;/full-title&gt;&lt;/alt-periodical&gt;&lt;pages&gt;529-46&lt;/pages&gt;&lt;volume&gt;46&lt;/volume&gt;&lt;number&gt;4&lt;/number&gt;&lt;keywords&gt;&lt;keyword&gt;Health Services Research/*methods&lt;/keyword&gt;&lt;/keywords&gt;&lt;dates&gt;&lt;year&gt;2009&lt;/year&gt;&lt;pub-dates&gt;&lt;date&gt;Apr&lt;/date&gt;&lt;/pub-dates&gt;&lt;/dates&gt;&lt;isbn&gt;1873-491X (Electronic)&amp;#xD;0020-7489 (Linking)&lt;/isbn&gt;&lt;accession-num&gt;19233357&lt;/accession-num&gt;&lt;urls&gt;&lt;related-urls&gt;&lt;url&gt;http://www.ncbi.nlm.nih.gov/pubmed/19233357&lt;/url&gt;&lt;/related-urls&gt;&lt;/urls&gt;&lt;electronic-resource-num&gt;10.1016/j.ijnurstu.2009.01.009&lt;/electronic-resource-num&gt;&lt;/record&gt;&lt;/Cite&gt;&lt;/EndNote&gt;</w:instrText>
      </w:r>
      <w:r w:rsidR="00C00F96" w:rsidRPr="00F16C88">
        <w:fldChar w:fldCharType="separate"/>
      </w:r>
      <w:r w:rsidR="00707729" w:rsidRPr="00F16C88">
        <w:rPr>
          <w:noProof/>
        </w:rPr>
        <w:t>(Pluye et al., 2009)</w:t>
      </w:r>
      <w:r w:rsidR="00C00F96" w:rsidRPr="00F16C88">
        <w:fldChar w:fldCharType="end"/>
      </w:r>
      <w:r w:rsidRPr="00F16C88">
        <w:t>, a tool designed for the purpose of complex review</w:t>
      </w:r>
      <w:r w:rsidR="001F57DF" w:rsidRPr="00F16C88">
        <w:t>s</w:t>
      </w:r>
      <w:r w:rsidRPr="00F16C88">
        <w:t>, including st</w:t>
      </w:r>
      <w:r w:rsidR="006E7E3E" w:rsidRPr="00F16C88">
        <w:t>udies from different paradigms.</w:t>
      </w:r>
      <w:r w:rsidR="00643A71" w:rsidRPr="00F16C88">
        <w:t xml:space="preserve"> The quality of the included studies will be used purely to inform the readers of the quality of research in this field. It will not be used a</w:t>
      </w:r>
      <w:r w:rsidR="00CA1FF5" w:rsidRPr="00F16C88">
        <w:t xml:space="preserve">s an exclusion criterion and </w:t>
      </w:r>
      <w:r w:rsidR="00643A71" w:rsidRPr="00F16C88">
        <w:t>will not influence data analysis.</w:t>
      </w:r>
    </w:p>
    <w:p w14:paraId="7B8E1653" w14:textId="77777777" w:rsidR="001A40BE" w:rsidRPr="00F16C88" w:rsidRDefault="001A40BE" w:rsidP="00276241"/>
    <w:p w14:paraId="0A9AE3A2" w14:textId="6759CB02" w:rsidR="006B74B8" w:rsidRPr="00F16C88" w:rsidRDefault="006B74B8" w:rsidP="006B74B8">
      <w:pPr>
        <w:pStyle w:val="Heading3"/>
      </w:pPr>
      <w:r w:rsidRPr="00F16C88">
        <w:t>Phase II</w:t>
      </w:r>
      <w:r w:rsidR="005726F0" w:rsidRPr="00F16C88">
        <w:t xml:space="preserve">: qualitative </w:t>
      </w:r>
      <w:r w:rsidR="00EF03D0" w:rsidRPr="00F16C88">
        <w:t>Interviews</w:t>
      </w:r>
    </w:p>
    <w:p w14:paraId="16686345" w14:textId="391856D1" w:rsidR="00276241" w:rsidRPr="00F16C88" w:rsidRDefault="00A35C74" w:rsidP="0019788E">
      <w:r w:rsidRPr="00F16C88">
        <w:t>This</w:t>
      </w:r>
      <w:r w:rsidR="006D3174" w:rsidRPr="00F16C88">
        <w:t xml:space="preserve"> </w:t>
      </w:r>
      <w:r w:rsidRPr="00F16C88">
        <w:t>qualitative study</w:t>
      </w:r>
      <w:r w:rsidR="008A011D" w:rsidRPr="00F16C88">
        <w:t xml:space="preserve"> will </w:t>
      </w:r>
      <w:r w:rsidRPr="00F16C88">
        <w:t>aim</w:t>
      </w:r>
      <w:r w:rsidR="008A011D" w:rsidRPr="00F16C88">
        <w:t xml:space="preserve"> to complement the results from the literature review in the previous phase</w:t>
      </w:r>
      <w:r w:rsidR="00EF03D0" w:rsidRPr="00F16C88">
        <w:t xml:space="preserve"> and allow a deeper understanding of what outcomes </w:t>
      </w:r>
      <w:r w:rsidRPr="00F16C88">
        <w:t>are valued</w:t>
      </w:r>
      <w:r w:rsidR="00EF03D0" w:rsidRPr="00F16C88">
        <w:t xml:space="preserve"> to each</w:t>
      </w:r>
      <w:r w:rsidR="00E1105A" w:rsidRPr="00F16C88">
        <w:t xml:space="preserve"> stakeholder group</w:t>
      </w:r>
      <w:r w:rsidR="008A011D" w:rsidRPr="00F16C88">
        <w:t>.</w:t>
      </w:r>
      <w:r w:rsidR="00362792" w:rsidRPr="00F16C88">
        <w:t xml:space="preserve"> Phases I and II will be conducted in a sequence because the findings from the qualitative study will complement </w:t>
      </w:r>
      <w:r w:rsidR="0019788E" w:rsidRPr="00F16C88">
        <w:t xml:space="preserve">the results from </w:t>
      </w:r>
      <w:r w:rsidR="00362792" w:rsidRPr="00F16C88">
        <w:t xml:space="preserve">literature review. However, it is possible that a temporal overlap may occur between data analysis for the literature review and data collection for this qualitative study. </w:t>
      </w:r>
    </w:p>
    <w:p w14:paraId="1D4DA99E" w14:textId="5A601572" w:rsidR="00EF03D0" w:rsidRPr="00F16C88" w:rsidRDefault="003F2BB0" w:rsidP="007D47FD">
      <w:pPr>
        <w:pStyle w:val="Heading4"/>
      </w:pPr>
      <w:r w:rsidRPr="00F16C88">
        <w:t>Participants</w:t>
      </w:r>
    </w:p>
    <w:p w14:paraId="5EC9B3C1" w14:textId="0315B6A2" w:rsidR="00E71DB3" w:rsidRPr="00F16C88" w:rsidRDefault="00E71DB3" w:rsidP="008A011D">
      <w:r w:rsidRPr="00F16C88">
        <w:t xml:space="preserve">The </w:t>
      </w:r>
      <w:r w:rsidR="00E1105A" w:rsidRPr="00F16C88">
        <w:t>“</w:t>
      </w:r>
      <w:r w:rsidRPr="00F16C88">
        <w:t>professional</w:t>
      </w:r>
      <w:r w:rsidR="00E1105A" w:rsidRPr="00F16C88">
        <w:t>”</w:t>
      </w:r>
      <w:r w:rsidRPr="00F16C88">
        <w:t xml:space="preserve"> stakeholder group includes any health and social care professional or member of a v</w:t>
      </w:r>
      <w:r w:rsidR="00E1105A" w:rsidRPr="00F16C88">
        <w:t>olunteering organisation who has</w:t>
      </w:r>
      <w:r w:rsidRPr="00F16C88">
        <w:t xml:space="preserve"> been involved in the design, implementation or support of physical activity for </w:t>
      </w:r>
      <w:r w:rsidR="00A35C74" w:rsidRPr="00F16C88">
        <w:t>PwD</w:t>
      </w:r>
      <w:r w:rsidRPr="00F16C88">
        <w:t xml:space="preserve">, in any setting. </w:t>
      </w:r>
      <w:r w:rsidR="007D47FD" w:rsidRPr="00F16C88">
        <w:t xml:space="preserve">To be included, </w:t>
      </w:r>
      <w:r w:rsidR="00E1105A" w:rsidRPr="00F16C88">
        <w:t>“</w:t>
      </w:r>
      <w:r w:rsidR="007D47FD" w:rsidRPr="00F16C88">
        <w:t>professionals</w:t>
      </w:r>
      <w:r w:rsidR="00E1105A" w:rsidRPr="00F16C88">
        <w:t>”</w:t>
      </w:r>
      <w:r w:rsidR="007D47FD" w:rsidRPr="00F16C88">
        <w:t xml:space="preserve"> have to live or work in the United Kingdom and have sufficient English language skills. </w:t>
      </w:r>
    </w:p>
    <w:p w14:paraId="270C0F6B" w14:textId="26D2F681" w:rsidR="007D47FD" w:rsidRPr="00F16C88" w:rsidRDefault="00265785" w:rsidP="00E1105A">
      <w:r w:rsidRPr="00F16C88">
        <w:t>PwD</w:t>
      </w:r>
      <w:r w:rsidR="009973E0" w:rsidRPr="00F16C88">
        <w:t xml:space="preserve">, </w:t>
      </w:r>
      <w:r w:rsidR="00E1105A" w:rsidRPr="00F16C88">
        <w:t xml:space="preserve">at any stage of the disease progression, </w:t>
      </w:r>
      <w:r w:rsidR="009973E0" w:rsidRPr="00F16C88">
        <w:t>who have been involved in any typ</w:t>
      </w:r>
      <w:r w:rsidR="00E1105A" w:rsidRPr="00F16C88">
        <w:t>e of physical activity since</w:t>
      </w:r>
      <w:r w:rsidR="009973E0" w:rsidRPr="00F16C88">
        <w:t xml:space="preserve"> diagnosis,</w:t>
      </w:r>
      <w:r w:rsidR="007D47FD" w:rsidRPr="00F16C88">
        <w:t xml:space="preserve"> will be eligible regardless of age or accommodation setting. </w:t>
      </w:r>
      <w:r w:rsidR="00E1105A" w:rsidRPr="00F16C88">
        <w:t>C</w:t>
      </w:r>
      <w:r w:rsidR="007D47FD" w:rsidRPr="00F16C88">
        <w:t xml:space="preserve">apacity to consent to take part </w:t>
      </w:r>
      <w:r w:rsidR="006D3174" w:rsidRPr="00F16C88">
        <w:t>in research is required</w:t>
      </w:r>
      <w:r w:rsidR="009973E0" w:rsidRPr="00F16C88">
        <w:t xml:space="preserve">. </w:t>
      </w:r>
      <w:r w:rsidR="006D3174" w:rsidRPr="00F16C88">
        <w:t xml:space="preserve">Sufficient verbal communication skills in English language are also required to </w:t>
      </w:r>
      <w:r w:rsidR="00A35C74" w:rsidRPr="00F16C88">
        <w:t>undertake</w:t>
      </w:r>
      <w:r w:rsidR="006D3174" w:rsidRPr="00F16C88">
        <w:t xml:space="preserve"> the interview. </w:t>
      </w:r>
      <w:r w:rsidR="007D47FD" w:rsidRPr="00F16C88">
        <w:t xml:space="preserve">Relatives, friends or informal </w:t>
      </w:r>
      <w:r w:rsidR="009973E0" w:rsidRPr="00F16C88">
        <w:t>carers of PwD, who have been in contact with the patient during their involvement in physical activity</w:t>
      </w:r>
      <w:r w:rsidR="00A35C74" w:rsidRPr="00F16C88">
        <w:t>,</w:t>
      </w:r>
      <w:r w:rsidR="00E1105A" w:rsidRPr="00F16C88">
        <w:t xml:space="preserve"> and have sufficient English </w:t>
      </w:r>
      <w:r w:rsidR="009973E0" w:rsidRPr="00F16C88">
        <w:t>skills</w:t>
      </w:r>
      <w:r w:rsidR="00A35C74" w:rsidRPr="00F16C88">
        <w:t>,</w:t>
      </w:r>
      <w:r w:rsidR="009973E0" w:rsidRPr="00F16C88">
        <w:t xml:space="preserve"> will be interview</w:t>
      </w:r>
      <w:r w:rsidR="00E1105A" w:rsidRPr="00F16C88">
        <w:t>ed either</w:t>
      </w:r>
      <w:r w:rsidR="009973E0" w:rsidRPr="00F16C88">
        <w:t xml:space="preserve"> independently or in a </w:t>
      </w:r>
      <w:r w:rsidR="00CA1FF5" w:rsidRPr="00F16C88">
        <w:t>joint interview with the patient</w:t>
      </w:r>
      <w:r w:rsidR="009973E0" w:rsidRPr="00F16C88">
        <w:t xml:space="preserve">. </w:t>
      </w:r>
    </w:p>
    <w:p w14:paraId="6B4B61F0" w14:textId="07D9DC21" w:rsidR="009973E0" w:rsidRPr="00F16C88" w:rsidRDefault="009973E0" w:rsidP="00C405A1">
      <w:r w:rsidRPr="00F16C88">
        <w:t>Factors such as age, gender, accommodation setting, level</w:t>
      </w:r>
      <w:r w:rsidR="004E4E90" w:rsidRPr="00F16C88">
        <w:t>s</w:t>
      </w:r>
      <w:r w:rsidRPr="00F16C88">
        <w:t xml:space="preserve"> of physical activity and stage of disease progression will be used for purposive sampling</w:t>
      </w:r>
      <w:r w:rsidR="00265785" w:rsidRPr="00F16C88">
        <w:t xml:space="preserve"> </w:t>
      </w:r>
      <w:r w:rsidR="00265785" w:rsidRPr="00F16C88">
        <w:fldChar w:fldCharType="begin"/>
      </w:r>
      <w:r w:rsidR="00C405A1" w:rsidRPr="00F16C88">
        <w:instrText xml:space="preserve"> ADDIN EN.CITE &lt;EndNote&gt;&lt;Cite&gt;&lt;Author&gt;Coyne&lt;/Author&gt;&lt;Year&gt;1997&lt;/Year&gt;&lt;RecNum&gt;529&lt;/RecNum&gt;&lt;DisplayText&gt;(Coyne, 1997)&lt;/DisplayText&gt;&lt;record&gt;&lt;rec-number&gt;529&lt;/rec-number&gt;&lt;foreign-keys&gt;&lt;key app="EN" db-id="easa5r5p4t5edsesz0p59wdgezz9s0zrws5f" timestamp="1484207684"&gt;529&lt;/key&gt;&lt;key app="ENWeb" db-id=""&gt;0&lt;/key&gt;&lt;/foreign-keys&gt;&lt;ref-type name="Journal Article"&gt;17&lt;/ref-type&gt;&lt;contributors&gt;&lt;authors&gt;&lt;author&gt;Coyne, I. T.&lt;/author&gt;&lt;/authors&gt;&lt;/contributors&gt;&lt;titles&gt;&lt;title&gt;Sampling in qualitative research. Purposeful and theoretical sampling; merging or clear boundaries?&lt;/title&gt;&lt;secondary-title&gt;Journal of Advanced Nursing&lt;/secondary-title&gt;&lt;/titles&gt;&lt;periodical&gt;&lt;full-title&gt;Journal of Advanced Nursing&lt;/full-title&gt;&lt;/periodical&gt;&lt;pages&gt;623–30&lt;/pages&gt;&lt;volume&gt;26&lt;/volume&gt;&lt;dates&gt;&lt;year&gt;1997&lt;/year&gt;&lt;/dates&gt;&lt;urls&gt;&lt;/urls&gt;&lt;/record&gt;&lt;/Cite&gt;&lt;/EndNote&gt;</w:instrText>
      </w:r>
      <w:r w:rsidR="00265785" w:rsidRPr="00F16C88">
        <w:fldChar w:fldCharType="separate"/>
      </w:r>
      <w:r w:rsidR="00707729" w:rsidRPr="00F16C88">
        <w:rPr>
          <w:noProof/>
        </w:rPr>
        <w:t>(Coyne, 1997)</w:t>
      </w:r>
      <w:r w:rsidR="00265785" w:rsidRPr="00F16C88">
        <w:fldChar w:fldCharType="end"/>
      </w:r>
      <w:r w:rsidR="00265785" w:rsidRPr="00F16C88">
        <w:t xml:space="preserve">. </w:t>
      </w:r>
      <w:r w:rsidRPr="00F16C88">
        <w:t xml:space="preserve">Both stakeholder </w:t>
      </w:r>
      <w:r w:rsidRPr="00F16C88">
        <w:lastRenderedPageBreak/>
        <w:t xml:space="preserve">groups will be recruited from charities, community centres, </w:t>
      </w:r>
      <w:r w:rsidR="009C20DB" w:rsidRPr="00F16C88">
        <w:t xml:space="preserve">privately run care and nursing homes, </w:t>
      </w:r>
      <w:r w:rsidRPr="00F16C88">
        <w:t xml:space="preserve">support and professional groups. The sample size will </w:t>
      </w:r>
      <w:r w:rsidR="009C20DB" w:rsidRPr="00F16C88">
        <w:t>follow the pr</w:t>
      </w:r>
      <w:r w:rsidR="004E4E90" w:rsidRPr="00F16C88">
        <w:t xml:space="preserve">inciples of data saturation </w:t>
      </w:r>
      <w:r w:rsidR="00265785" w:rsidRPr="00F16C88">
        <w:fldChar w:fldCharType="begin"/>
      </w:r>
      <w:r w:rsidR="00707729" w:rsidRPr="00F16C88">
        <w:instrText xml:space="preserve"> ADDIN EN.CITE &lt;EndNote&gt;&lt;Cite&gt;&lt;Author&gt;Guest&lt;/Author&gt;&lt;Year&gt;2006&lt;/Year&gt;&lt;RecNum&gt;265&lt;/RecNum&gt;&lt;DisplayText&gt;(Guest, 2006)&lt;/DisplayText&gt;&lt;record&gt;&lt;rec-number&gt;265&lt;/rec-number&gt;&lt;foreign-keys&gt;&lt;key app="EN" db-id="easa5r5p4t5edsesz0p59wdgezz9s0zrws5f" timestamp="1436821510"&gt;265&lt;/key&gt;&lt;key app="ENWeb" db-id=""&gt;0&lt;/key&gt;&lt;/foreign-keys&gt;&lt;ref-type name="Journal Article"&gt;17&lt;/ref-type&gt;&lt;contributors&gt;&lt;authors&gt;&lt;author&gt;Guest, G.&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keywords&gt;&lt;keyword&gt;interviewing&lt;/keyword&gt;&lt;keyword&gt;saturation&lt;/keyword&gt;&lt;keyword&gt;variability&lt;/keyword&gt;&lt;keyword&gt;nonprobability sampling&lt;/keyword&gt;&lt;keyword&gt;sample size&lt;/keyword&gt;&lt;keyword&gt;purposive&lt;/keyword&gt;&lt;/keywords&gt;&lt;dates&gt;&lt;year&gt;2006&lt;/year&gt;&lt;/dates&gt;&lt;isbn&gt;1525-822X&lt;/isbn&gt;&lt;urls&gt;&lt;/urls&gt;&lt;electronic-resource-num&gt;10.1177/1525822x05279903&lt;/electronic-resource-num&gt;&lt;/record&gt;&lt;/Cite&gt;&lt;/EndNote&gt;</w:instrText>
      </w:r>
      <w:r w:rsidR="00265785" w:rsidRPr="00F16C88">
        <w:fldChar w:fldCharType="separate"/>
      </w:r>
      <w:r w:rsidR="00707729" w:rsidRPr="00F16C88">
        <w:rPr>
          <w:noProof/>
        </w:rPr>
        <w:t>(Guest, 2006)</w:t>
      </w:r>
      <w:r w:rsidR="00265785" w:rsidRPr="00F16C88">
        <w:fldChar w:fldCharType="end"/>
      </w:r>
      <w:r w:rsidR="004E4E90" w:rsidRPr="00F16C88">
        <w:t>, to a maximum of 30 participants (8 to 10 professionals, 4 to 10 PwD and 4 to 10 relatives).</w:t>
      </w:r>
    </w:p>
    <w:p w14:paraId="3F62FAA0" w14:textId="49FC3F9F" w:rsidR="00EF03D0" w:rsidRPr="00F16C88" w:rsidRDefault="00EF03D0" w:rsidP="004E4E90">
      <w:pPr>
        <w:pStyle w:val="Heading4"/>
      </w:pPr>
      <w:r w:rsidRPr="00F16C88">
        <w:t xml:space="preserve">Interview format </w:t>
      </w:r>
    </w:p>
    <w:p w14:paraId="5B445F4C" w14:textId="44CEFB55" w:rsidR="004E4E90" w:rsidRPr="00F16C88" w:rsidRDefault="004D5931" w:rsidP="003B5D6C">
      <w:r w:rsidRPr="00F16C88">
        <w:t xml:space="preserve">A Semi-structured interview format will be followed. </w:t>
      </w:r>
      <w:r w:rsidR="00362792" w:rsidRPr="00F16C88">
        <w:t>The interviews will be conducted through the use of o</w:t>
      </w:r>
      <w:bookmarkStart w:id="0" w:name="_GoBack"/>
      <w:bookmarkEnd w:id="0"/>
      <w:r w:rsidR="00362792" w:rsidRPr="00F16C88">
        <w:t xml:space="preserve">pen-ended questions which will not be influenced by the results of the literature review. </w:t>
      </w:r>
      <w:r w:rsidR="006D3174" w:rsidRPr="00F16C88">
        <w:t xml:space="preserve">PwD will be conducted face to face, to allow </w:t>
      </w:r>
      <w:r w:rsidR="00E1105A" w:rsidRPr="00F16C88">
        <w:t>for ongoing</w:t>
      </w:r>
      <w:r w:rsidR="006D3174" w:rsidRPr="00F16C88">
        <w:t xml:space="preserve"> capacity assessment throughout the interview. Telephone interviews will be a possibility </w:t>
      </w:r>
      <w:r w:rsidR="00E1105A" w:rsidRPr="00F16C88">
        <w:t>for</w:t>
      </w:r>
      <w:r w:rsidR="006D3174" w:rsidRPr="00F16C88">
        <w:t xml:space="preserve"> other participants.</w:t>
      </w:r>
      <w:r w:rsidR="00E1105A" w:rsidRPr="00F16C88">
        <w:t xml:space="preserve"> T</w:t>
      </w:r>
      <w:r w:rsidR="004E4E90" w:rsidRPr="00F16C88">
        <w:t>opic guides will address the valued outcom</w:t>
      </w:r>
      <w:r w:rsidR="00E1105A" w:rsidRPr="00F16C88">
        <w:t>es of physical activity for all</w:t>
      </w:r>
      <w:r w:rsidR="004E4E90" w:rsidRPr="00F16C88">
        <w:t xml:space="preserve"> stakeholder</w:t>
      </w:r>
      <w:r w:rsidR="00E1105A" w:rsidRPr="00F16C88">
        <w:t>s</w:t>
      </w:r>
      <w:r w:rsidR="004E4E90" w:rsidRPr="00F16C88">
        <w:t xml:space="preserve">. </w:t>
      </w:r>
      <w:r w:rsidR="003B5D6C" w:rsidRPr="00F16C88">
        <w:t xml:space="preserve">It is anticipated </w:t>
      </w:r>
      <w:r w:rsidR="001C1696" w:rsidRPr="00F16C88">
        <w:t xml:space="preserve">that </w:t>
      </w:r>
      <w:r w:rsidR="003B5D6C" w:rsidRPr="00F16C88">
        <w:t xml:space="preserve">the concept of “outcome” may be unfamiliar for many participants. Thus, this terminology will be replaced by “effects” or “results” of physical activity, for purposes of clarity during the interviews.  </w:t>
      </w:r>
      <w:r w:rsidR="004E4E90" w:rsidRPr="00F16C88">
        <w:t>In addition</w:t>
      </w:r>
      <w:r w:rsidR="003B5D6C" w:rsidRPr="00F16C88">
        <w:t xml:space="preserve"> to outcomes</w:t>
      </w:r>
      <w:r w:rsidR="004E4E90" w:rsidRPr="00F16C88">
        <w:t xml:space="preserve">, participants will be asked about barriers and facilitators for the application of a COS for this population, in </w:t>
      </w:r>
      <w:r w:rsidR="00E1105A" w:rsidRPr="00F16C88">
        <w:t>research and clinical practice</w:t>
      </w:r>
      <w:r w:rsidR="004E4E90" w:rsidRPr="00F16C88">
        <w:t xml:space="preserve">. These data will inform final recommendations for the </w:t>
      </w:r>
      <w:r w:rsidR="00E1105A" w:rsidRPr="00F16C88">
        <w:t xml:space="preserve">applicability and dissemination of the </w:t>
      </w:r>
      <w:r w:rsidR="004E4E90" w:rsidRPr="00F16C88">
        <w:t>COS</w:t>
      </w:r>
      <w:r w:rsidR="00E1105A" w:rsidRPr="00F16C88">
        <w:t>.</w:t>
      </w:r>
      <w:r w:rsidR="004E4E90" w:rsidRPr="00F16C88">
        <w:t xml:space="preserve"> </w:t>
      </w:r>
    </w:p>
    <w:p w14:paraId="3BABBCD5" w14:textId="6BEFE001" w:rsidR="00847668" w:rsidRPr="00F16C88" w:rsidRDefault="00847668" w:rsidP="00847668">
      <w:r w:rsidRPr="00F16C88">
        <w:t>PwD will be encouraged to have a relative or friend with them at all times, for their own comfort. The interview will be conducted in a familiar venue (i.e.</w:t>
      </w:r>
      <w:r w:rsidR="001C1696" w:rsidRPr="00F16C88">
        <w:t>,</w:t>
      </w:r>
      <w:r w:rsidRPr="00F16C88">
        <w:t xml:space="preserve"> their home) to reduce possibilities of distress caused by being in an unfamiliar location. The researcher conducting the interview will have experience in communicating with PwD.</w:t>
      </w:r>
    </w:p>
    <w:p w14:paraId="65F88178" w14:textId="098BB73B" w:rsidR="00146E15" w:rsidRPr="00F16C88" w:rsidRDefault="00146E15" w:rsidP="00146E15">
      <w:pPr>
        <w:pStyle w:val="Heading4"/>
      </w:pPr>
      <w:r w:rsidRPr="00F16C88">
        <w:t>Interview analysis</w:t>
      </w:r>
    </w:p>
    <w:p w14:paraId="41DF7CBF" w14:textId="1316CCC3" w:rsidR="00146E15" w:rsidRPr="00F16C88" w:rsidRDefault="00146E15" w:rsidP="0076020E">
      <w:r w:rsidRPr="00F16C88">
        <w:t>All interview data will be audio-recorded, transcribed verbatim</w:t>
      </w:r>
      <w:r w:rsidR="003B5D6C" w:rsidRPr="00F16C88">
        <w:t xml:space="preserve">. </w:t>
      </w:r>
      <w:r w:rsidRPr="00F16C88">
        <w:t xml:space="preserve">NVivo </w:t>
      </w:r>
      <w:r w:rsidR="003B5D6C" w:rsidRPr="00F16C88">
        <w:t xml:space="preserve">software </w:t>
      </w:r>
      <w:r w:rsidRPr="00F16C88">
        <w:t>(NVivo10 software, QSR International, Burlington, Massachusetts, United States)</w:t>
      </w:r>
      <w:r w:rsidR="003B5D6C" w:rsidRPr="00F16C88">
        <w:t xml:space="preserve"> will be used to aid data management</w:t>
      </w:r>
      <w:r w:rsidRPr="00F16C88">
        <w:t>. A framework methodology will be followed</w:t>
      </w:r>
      <w:r w:rsidR="006F71C2" w:rsidRPr="00F16C88">
        <w:t xml:space="preserve"> </w:t>
      </w:r>
      <w:r w:rsidR="0076020E" w:rsidRPr="00F16C88">
        <w:fldChar w:fldCharType="begin"/>
      </w:r>
      <w:r w:rsidR="0076020E" w:rsidRPr="00F16C88">
        <w:instrText xml:space="preserve"> ADDIN EN.CITE &lt;EndNote&gt;&lt;Cite&gt;&lt;Author&gt;Ritchie&lt;/Author&gt;&lt;Year&gt;1994&lt;/Year&gt;&lt;RecNum&gt;623&lt;/RecNum&gt;&lt;DisplayText&gt;(Ritchie and Spencer, 1994)&lt;/DisplayText&gt;&lt;record&gt;&lt;rec-number&gt;623&lt;/rec-number&gt;&lt;foreign-keys&gt;&lt;key app="EN" db-id="easa5r5p4t5edsesz0p59wdgezz9s0zrws5f" timestamp="1499275640"&gt;623&lt;/key&gt;&lt;/foreign-keys&gt;&lt;ref-type name="Book Section"&gt;5&lt;/ref-type&gt;&lt;contributors&gt;&lt;authors&gt;&lt;author&gt;Ritchie, J.&lt;/author&gt;&lt;author&gt;Spencer, L&lt;/author&gt;&lt;/authors&gt;&lt;secondary-authors&gt;&lt;author&gt;Routledge&lt;/author&gt;&lt;/secondary-authors&gt;&lt;/contributors&gt;&lt;titles&gt;&lt;title&gt;Qualitative data analysis for applied policy research&lt;/title&gt;&lt;secondary-title&gt;Analyzing qualitative data&lt;/secondary-title&gt;&lt;/titles&gt;&lt;pages&gt;173-94&lt;/pages&gt;&lt;dates&gt;&lt;year&gt;1994&lt;/year&gt;&lt;/dates&gt;&lt;pub-location&gt;London&lt;/pub-location&gt;&lt;urls&gt;&lt;/urls&gt;&lt;/record&gt;&lt;/Cite&gt;&lt;/EndNote&gt;</w:instrText>
      </w:r>
      <w:r w:rsidR="0076020E" w:rsidRPr="00F16C88">
        <w:fldChar w:fldCharType="separate"/>
      </w:r>
      <w:r w:rsidR="0076020E" w:rsidRPr="00F16C88">
        <w:rPr>
          <w:noProof/>
        </w:rPr>
        <w:t>(Ritchie and Spencer, 1994)</w:t>
      </w:r>
      <w:r w:rsidR="0076020E" w:rsidRPr="00F16C88">
        <w:fldChar w:fldCharType="end"/>
      </w:r>
      <w:r w:rsidR="00B6256D" w:rsidRPr="00F16C88">
        <w:t>,</w:t>
      </w:r>
      <w:r w:rsidRPr="00F16C88">
        <w:t xml:space="preserve"> </w:t>
      </w:r>
      <w:r w:rsidR="00E1105A" w:rsidRPr="00F16C88">
        <w:t>coding the interview</w:t>
      </w:r>
      <w:r w:rsidRPr="00F16C88">
        <w:t xml:space="preserve"> data against a framework of </w:t>
      </w:r>
      <w:r w:rsidR="00BE7978" w:rsidRPr="00F16C88">
        <w:t>outcomes</w:t>
      </w:r>
      <w:r w:rsidRPr="00F16C88">
        <w:t xml:space="preserve"> generated by the literature review in Phase I. </w:t>
      </w:r>
      <w:r w:rsidR="00BE7978" w:rsidRPr="00F16C88">
        <w:t>This methodology</w:t>
      </w:r>
      <w:r w:rsidRPr="00F16C88">
        <w:t xml:space="preserve"> also enable</w:t>
      </w:r>
      <w:r w:rsidR="00BE7978" w:rsidRPr="00F16C88">
        <w:t>s</w:t>
      </w:r>
      <w:r w:rsidRPr="00F16C88">
        <w:t xml:space="preserve"> novel outcomes, emergent from the interviews</w:t>
      </w:r>
      <w:r w:rsidR="00BE7978" w:rsidRPr="00F16C88">
        <w:t>,</w:t>
      </w:r>
      <w:r w:rsidRPr="00F16C88">
        <w:t xml:space="preserve"> to be added to the </w:t>
      </w:r>
      <w:r w:rsidR="00BE7978" w:rsidRPr="00F16C88">
        <w:t>initial framework.</w:t>
      </w:r>
    </w:p>
    <w:p w14:paraId="49AA5067" w14:textId="7ABDDC30" w:rsidR="00BE7978" w:rsidRPr="00F16C88" w:rsidRDefault="003F2BB0" w:rsidP="00BE7978">
      <w:r w:rsidRPr="00F16C88">
        <w:t>At the end of</w:t>
      </w:r>
      <w:r w:rsidR="00BE7978" w:rsidRPr="00F16C88">
        <w:t xml:space="preserve"> Phase II</w:t>
      </w:r>
      <w:r w:rsidRPr="00F16C88">
        <w:t>,</w:t>
      </w:r>
      <w:r w:rsidR="00BE7978" w:rsidRPr="00F16C88">
        <w:t xml:space="preserve"> a comprehensive list of potential outcomes will be generated and used in the Delphi survey, described in Phase III.   </w:t>
      </w:r>
    </w:p>
    <w:p w14:paraId="001B33B3" w14:textId="77777777" w:rsidR="00471E3A" w:rsidRPr="00F16C88" w:rsidRDefault="00471E3A" w:rsidP="006B74B8">
      <w:pPr>
        <w:pStyle w:val="Heading3"/>
      </w:pPr>
    </w:p>
    <w:p w14:paraId="731B67E2" w14:textId="7ACE027C" w:rsidR="006B74B8" w:rsidRPr="00F16C88" w:rsidRDefault="006B74B8" w:rsidP="006B74B8">
      <w:pPr>
        <w:pStyle w:val="Heading3"/>
      </w:pPr>
      <w:r w:rsidRPr="00F16C88">
        <w:t>Phase III</w:t>
      </w:r>
      <w:r w:rsidR="005726F0" w:rsidRPr="00F16C88">
        <w:t>: Delphi and consensus meeting– what to measure</w:t>
      </w:r>
    </w:p>
    <w:p w14:paraId="7A2FAFDE" w14:textId="31F5AA44" w:rsidR="00F53853" w:rsidRPr="00F16C88" w:rsidRDefault="0055640C" w:rsidP="00ED11D3">
      <w:r w:rsidRPr="00F16C88">
        <w:t xml:space="preserve">The OMERACT (Outcome Measures in Rheumatology) initiative recommends that the number of outcomes in a COS is limited to a maximum of nine, in order to promote its applicability </w:t>
      </w:r>
      <w:r w:rsidRPr="00F16C88">
        <w:fldChar w:fldCharType="begin"/>
      </w:r>
      <w:r w:rsidR="00707729" w:rsidRPr="00F16C88">
        <w:instrText xml:space="preserve"> ADDIN EN.CITE &lt;EndNote&gt;&lt;Cite&gt;&lt;Author&gt;Boers&lt;/Author&gt;&lt;Year&gt;2014&lt;/Year&gt;&lt;RecNum&gt;216&lt;/RecNum&gt;&lt;DisplayText&gt;(Boers et al., 2014)&lt;/DisplayText&gt;&lt;record&gt;&lt;rec-number&gt;216&lt;/rec-number&gt;&lt;foreign-keys&gt;&lt;key app="EN" db-id="easa5r5p4t5edsesz0p59wdgezz9s0zrws5f" timestamp="1431872275"&gt;216&lt;/key&gt;&lt;key app="ENWeb" db-id=""&gt;0&lt;/key&gt;&lt;/foreign-keys&gt;&lt;ref-type name="Book"&gt;6&lt;/ref-type&gt;&lt;contributors&gt;&lt;authors&gt;&lt;author&gt;Boers, M. &lt;/author&gt;&lt;author&gt;Kirwan, J. R.&lt;/author&gt;&lt;author&gt;Tugwell, P.&lt;/author&gt;&lt;author&gt;Beaton, D.&lt;/author&gt;&lt;author&gt;Bingham, C. O.&lt;/author&gt;&lt;author&gt;Conaghan, P. G. &lt;/author&gt;&lt;author&gt;D&amp;apos;Agostino, M&lt;/author&gt;&lt;author&gt;de Wit, M. &lt;/author&gt;&lt;author&gt;Gossec, L.&lt;/author&gt;&lt;author&gt;March, L. &lt;/author&gt;&lt;author&gt;Simon, L. S.&lt;/author&gt;&lt;author&gt;Singh, J. A. &lt;/author&gt;&lt;author&gt;Strand, V. &lt;/author&gt;&lt;author&gt;Wells, G. &lt;/author&gt;&lt;/authors&gt;&lt;/contributors&gt;&lt;titles&gt;&lt;title&gt;The OMERACT Handbook&lt;/title&gt;&lt;/titles&gt;&lt;dates&gt;&lt;year&gt;2014&lt;/year&gt;&lt;/dates&gt;&lt;publisher&gt;OMERACT&lt;/publisher&gt;&lt;urls&gt;&lt;/urls&gt;&lt;/record&gt;&lt;/Cite&gt;&lt;/EndNote&gt;</w:instrText>
      </w:r>
      <w:r w:rsidRPr="00F16C88">
        <w:fldChar w:fldCharType="separate"/>
      </w:r>
      <w:r w:rsidR="00707729" w:rsidRPr="00F16C88">
        <w:rPr>
          <w:noProof/>
        </w:rPr>
        <w:t>(Boers et al., 2014)</w:t>
      </w:r>
      <w:r w:rsidRPr="00F16C88">
        <w:fldChar w:fldCharType="end"/>
      </w:r>
      <w:r w:rsidRPr="00F16C88">
        <w:t xml:space="preserve">. A Delphi survey will be used as a method to reach consensus regarding </w:t>
      </w:r>
      <w:r w:rsidRPr="00F16C88">
        <w:lastRenderedPageBreak/>
        <w:t xml:space="preserve">what outcomes should be prioritised </w:t>
      </w:r>
      <w:r w:rsidR="00E1105A" w:rsidRPr="00F16C88">
        <w:t>for inclusion in the</w:t>
      </w:r>
      <w:r w:rsidRPr="00F16C88">
        <w:t xml:space="preserve"> COS.</w:t>
      </w:r>
      <w:r w:rsidR="00F23D83" w:rsidRPr="00F16C88">
        <w:t xml:space="preserve"> </w:t>
      </w:r>
      <w:r w:rsidR="00EA3DBB" w:rsidRPr="00F16C88">
        <w:rPr>
          <w:szCs w:val="20"/>
        </w:rPr>
        <w:t>A Delphi technique</w:t>
      </w:r>
      <w:r w:rsidR="00F23D83" w:rsidRPr="00F16C88">
        <w:rPr>
          <w:szCs w:val="20"/>
        </w:rPr>
        <w:t xml:space="preserve"> </w:t>
      </w:r>
      <w:r w:rsidR="00E1105A" w:rsidRPr="00F16C88">
        <w:rPr>
          <w:szCs w:val="20"/>
        </w:rPr>
        <w:t>utilises</w:t>
      </w:r>
      <w:r w:rsidR="00F23D83" w:rsidRPr="00F16C88">
        <w:rPr>
          <w:szCs w:val="20"/>
        </w:rPr>
        <w:t xml:space="preserve"> several rounds where participants</w:t>
      </w:r>
      <w:r w:rsidR="00945FEE" w:rsidRPr="00F16C88">
        <w:rPr>
          <w:szCs w:val="20"/>
        </w:rPr>
        <w:t xml:space="preserve"> receive</w:t>
      </w:r>
      <w:r w:rsidR="00E1105A" w:rsidRPr="00F16C88">
        <w:rPr>
          <w:szCs w:val="20"/>
        </w:rPr>
        <w:t xml:space="preserve"> </w:t>
      </w:r>
      <w:r w:rsidR="00474E9B" w:rsidRPr="00F16C88">
        <w:rPr>
          <w:szCs w:val="20"/>
        </w:rPr>
        <w:t>feedback</w:t>
      </w:r>
      <w:r w:rsidR="00E53A24" w:rsidRPr="00F16C88">
        <w:rPr>
          <w:szCs w:val="20"/>
        </w:rPr>
        <w:t xml:space="preserve"> </w:t>
      </w:r>
      <w:r w:rsidR="00945FEE" w:rsidRPr="00F16C88">
        <w:rPr>
          <w:szCs w:val="20"/>
        </w:rPr>
        <w:t>from</w:t>
      </w:r>
      <w:r w:rsidR="00F23D83" w:rsidRPr="00F16C88">
        <w:rPr>
          <w:szCs w:val="20"/>
        </w:rPr>
        <w:t xml:space="preserve"> previous rounds and have opportunity to review their choices. Th</w:t>
      </w:r>
      <w:r w:rsidR="00921F65" w:rsidRPr="00F16C88">
        <w:rPr>
          <w:szCs w:val="20"/>
        </w:rPr>
        <w:t>e main advantages of this</w:t>
      </w:r>
      <w:r w:rsidR="00F23D83" w:rsidRPr="00F16C88">
        <w:rPr>
          <w:szCs w:val="20"/>
        </w:rPr>
        <w:t xml:space="preserve"> method</w:t>
      </w:r>
      <w:r w:rsidR="00EA3DBB" w:rsidRPr="00F16C88">
        <w:rPr>
          <w:szCs w:val="20"/>
        </w:rPr>
        <w:t xml:space="preserve"> are the</w:t>
      </w:r>
      <w:r w:rsidR="00F23D83" w:rsidRPr="00F16C88">
        <w:rPr>
          <w:szCs w:val="20"/>
        </w:rPr>
        <w:t xml:space="preserve"> anonymous participation of experts, minimising possible role pre</w:t>
      </w:r>
      <w:r w:rsidR="00EA3DBB" w:rsidRPr="00F16C88">
        <w:rPr>
          <w:szCs w:val="20"/>
        </w:rPr>
        <w:t xml:space="preserve">ssures from fellow participants; and </w:t>
      </w:r>
      <w:r w:rsidR="00F23D83" w:rsidRPr="00F16C88">
        <w:rPr>
          <w:szCs w:val="20"/>
        </w:rPr>
        <w:t>expenses and logistical challenges</w:t>
      </w:r>
      <w:r w:rsidR="00EA3DBB" w:rsidRPr="00F16C88">
        <w:rPr>
          <w:szCs w:val="20"/>
        </w:rPr>
        <w:t xml:space="preserve"> of</w:t>
      </w:r>
      <w:r w:rsidR="00F23D83" w:rsidRPr="00F16C88">
        <w:rPr>
          <w:szCs w:val="20"/>
        </w:rPr>
        <w:t xml:space="preserve"> face-to-face meeting</w:t>
      </w:r>
      <w:r w:rsidR="00EA3DBB" w:rsidRPr="00F16C88">
        <w:rPr>
          <w:szCs w:val="20"/>
        </w:rPr>
        <w:t>s</w:t>
      </w:r>
      <w:r w:rsidR="00F23D83" w:rsidRPr="00F16C88">
        <w:rPr>
          <w:szCs w:val="20"/>
        </w:rPr>
        <w:t xml:space="preserve"> </w:t>
      </w:r>
      <w:r w:rsidR="00F23D83" w:rsidRPr="00F16C88">
        <w:rPr>
          <w:szCs w:val="20"/>
        </w:rPr>
        <w:fldChar w:fldCharType="begin">
          <w:fldData xml:space="preserve">PEVuZE5vdGU+PENpdGU+PEF1dGhvcj5Cb2VyczwvQXV0aG9yPjxZZWFyPjIwMTQ8L1llYXI+PFJl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xLTk8L3BhZ2VzPjx2b2x1bWU+MTM8L3ZvbHVtZT48bnVt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</w:fldData>
        </w:fldChar>
      </w:r>
      <w:r w:rsidR="00ED11D3" w:rsidRPr="00F16C88">
        <w:rPr>
          <w:szCs w:val="20"/>
        </w:rPr>
        <w:instrText xml:space="preserve"> ADDIN EN.CITE </w:instrText>
      </w:r>
      <w:r w:rsidR="00ED11D3" w:rsidRPr="00F16C88">
        <w:rPr>
          <w:szCs w:val="20"/>
        </w:rPr>
        <w:fldChar w:fldCharType="begin">
          <w:fldData xml:space="preserve">PEVuZE5vdGU+PENpdGU+PEF1dGhvcj5Cb2VyczwvQXV0aG9yPjxZZWFyPjIwMTQ8L1llYXI+PFJl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xLTk8L3BhZ2VzPjx2b2x1bWU+MTM8L3ZvbHVtZT48bnVt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</w:fldData>
        </w:fldChar>
      </w:r>
      <w:r w:rsidR="00ED11D3" w:rsidRPr="00F16C88">
        <w:rPr>
          <w:szCs w:val="20"/>
        </w:rPr>
        <w:instrText xml:space="preserve"> ADDIN EN.CITE.DATA </w:instrText>
      </w:r>
      <w:r w:rsidR="00ED11D3" w:rsidRPr="00F16C88">
        <w:rPr>
          <w:szCs w:val="20"/>
        </w:rPr>
      </w:r>
      <w:r w:rsidR="00ED11D3" w:rsidRPr="00F16C88">
        <w:rPr>
          <w:szCs w:val="20"/>
        </w:rPr>
        <w:fldChar w:fldCharType="end"/>
      </w:r>
      <w:r w:rsidR="00F23D83" w:rsidRPr="00F16C88">
        <w:rPr>
          <w:szCs w:val="20"/>
        </w:rPr>
      </w:r>
      <w:r w:rsidR="00F23D83" w:rsidRPr="00F16C88">
        <w:rPr>
          <w:szCs w:val="20"/>
        </w:rPr>
        <w:fldChar w:fldCharType="separate"/>
      </w:r>
      <w:r w:rsidR="00ED11D3" w:rsidRPr="00F16C88">
        <w:rPr>
          <w:noProof/>
          <w:szCs w:val="20"/>
        </w:rPr>
        <w:t>(Boers et al., 2014;Prinsen et al., 2014;Sinha et al., 2012)</w:t>
      </w:r>
      <w:r w:rsidR="00F23D83" w:rsidRPr="00F16C88">
        <w:rPr>
          <w:szCs w:val="20"/>
        </w:rPr>
        <w:fldChar w:fldCharType="end"/>
      </w:r>
      <w:r w:rsidR="00E13987" w:rsidRPr="00F16C88">
        <w:rPr>
          <w:szCs w:val="20"/>
        </w:rPr>
        <w:t xml:space="preserve">, making it a </w:t>
      </w:r>
      <w:r w:rsidR="00A57465" w:rsidRPr="00F16C88">
        <w:rPr>
          <w:szCs w:val="20"/>
        </w:rPr>
        <w:t>commonly</w:t>
      </w:r>
      <w:r w:rsidR="00E13987" w:rsidRPr="00F16C88">
        <w:rPr>
          <w:szCs w:val="20"/>
        </w:rPr>
        <w:t xml:space="preserve"> used consensus method in the development of COS</w:t>
      </w:r>
      <w:r w:rsidR="00F23D83" w:rsidRPr="00F16C88">
        <w:rPr>
          <w:szCs w:val="20"/>
        </w:rPr>
        <w:t xml:space="preserve">. </w:t>
      </w:r>
      <w:r w:rsidR="00F53853" w:rsidRPr="00F16C88">
        <w:t xml:space="preserve">A two round </w:t>
      </w:r>
      <w:r w:rsidR="00402B9D" w:rsidRPr="00F16C88">
        <w:t xml:space="preserve">modified </w:t>
      </w:r>
      <w:r w:rsidR="00F53853" w:rsidRPr="00F16C88">
        <w:t xml:space="preserve">Delphi survey, including both stakeholder groups is planned for the development of this COS. </w:t>
      </w:r>
      <w:r w:rsidR="00402B9D" w:rsidRPr="00F16C88">
        <w:t xml:space="preserve">Modifications to the Delphi survey, detailed below, were </w:t>
      </w:r>
      <w:r w:rsidR="005C4DAC" w:rsidRPr="00F16C88">
        <w:t xml:space="preserve">made </w:t>
      </w:r>
      <w:r w:rsidR="00402B9D" w:rsidRPr="00F16C88">
        <w:t xml:space="preserve">to enable the participation of PwD in this phase of the </w:t>
      </w:r>
      <w:r w:rsidR="00582FCF" w:rsidRPr="00F16C88">
        <w:t>study</w:t>
      </w:r>
      <w:r w:rsidR="00402B9D" w:rsidRPr="00F16C88">
        <w:t xml:space="preserve">. </w:t>
      </w:r>
      <w:r w:rsidR="00CA1FF5" w:rsidRPr="00F16C88">
        <w:t>Each item</w:t>
      </w:r>
      <w:r w:rsidR="00402B9D" w:rsidRPr="00F16C88">
        <w:t xml:space="preserve"> in the Delphi survey </w:t>
      </w:r>
      <w:r w:rsidR="00CA1FF5" w:rsidRPr="00F16C88">
        <w:t>will consist of one outcome identified in the</w:t>
      </w:r>
      <w:r w:rsidR="00402B9D" w:rsidRPr="00F16C88">
        <w:t xml:space="preserve"> literature review and qualitative interviews (Phases </w:t>
      </w:r>
      <w:r w:rsidR="00604548" w:rsidRPr="00F16C88">
        <w:t>I and II) and reviewed by patient representatives</w:t>
      </w:r>
      <w:r w:rsidR="00402B9D" w:rsidRPr="00F16C88">
        <w:t>, to</w:t>
      </w:r>
      <w:r w:rsidR="005C4DAC" w:rsidRPr="00F16C88">
        <w:t xml:space="preserve"> </w:t>
      </w:r>
      <w:r w:rsidR="00AC7C11" w:rsidRPr="00F16C88">
        <w:t>guarantee</w:t>
      </w:r>
      <w:r w:rsidR="005C4DAC" w:rsidRPr="00F16C88">
        <w:t xml:space="preserve"> content clarity of</w:t>
      </w:r>
      <w:r w:rsidR="00402B9D" w:rsidRPr="00F16C88">
        <w:t xml:space="preserve"> the items.</w:t>
      </w:r>
    </w:p>
    <w:p w14:paraId="127ADFA5" w14:textId="77777777" w:rsidR="00F53853" w:rsidRPr="00F16C88" w:rsidRDefault="00F53853" w:rsidP="00A57465">
      <w:pPr>
        <w:pStyle w:val="Heading4"/>
      </w:pPr>
    </w:p>
    <w:p w14:paraId="73D15734" w14:textId="6E2252E5" w:rsidR="0055640C" w:rsidRPr="00F16C88" w:rsidRDefault="0055640C" w:rsidP="00A57465">
      <w:pPr>
        <w:pStyle w:val="Heading4"/>
      </w:pPr>
      <w:r w:rsidRPr="00F16C88">
        <w:t xml:space="preserve">Participants </w:t>
      </w:r>
      <w:r w:rsidR="00402B9D" w:rsidRPr="00F16C88">
        <w:t>and sampling</w:t>
      </w:r>
    </w:p>
    <w:p w14:paraId="4756719E" w14:textId="3F13476B" w:rsidR="00A57465" w:rsidRPr="00F16C88" w:rsidRDefault="00921F65" w:rsidP="003A2B74">
      <w:r w:rsidRPr="00F16C88">
        <w:t>P</w:t>
      </w:r>
      <w:r w:rsidR="00A57465" w:rsidRPr="00F16C88">
        <w:t xml:space="preserve">articipants from both </w:t>
      </w:r>
      <w:r w:rsidRPr="00F16C88">
        <w:t xml:space="preserve">professional and lay </w:t>
      </w:r>
      <w:r w:rsidR="00A57465" w:rsidRPr="00F16C88">
        <w:t>stakeholder groups will be invited to participate in the Delphi survey. Equivalent inclusion</w:t>
      </w:r>
      <w:r w:rsidR="00EE7F40" w:rsidRPr="00F16C88">
        <w:t>/exclusion criteria</w:t>
      </w:r>
      <w:r w:rsidR="00A57465" w:rsidRPr="00F16C88">
        <w:t xml:space="preserve"> and recruitment strategies will b</w:t>
      </w:r>
      <w:r w:rsidR="004609A6" w:rsidRPr="00F16C88">
        <w:t>e</w:t>
      </w:r>
      <w:r w:rsidR="00A57465" w:rsidRPr="00F16C88">
        <w:t xml:space="preserve"> used</w:t>
      </w:r>
      <w:r w:rsidRPr="00F16C88">
        <w:t xml:space="preserve">. PwD will require face-to-face contact; </w:t>
      </w:r>
      <w:r w:rsidR="00D90E8C" w:rsidRPr="00F16C88">
        <w:t>but</w:t>
      </w:r>
      <w:r w:rsidR="004609A6" w:rsidRPr="00F16C88">
        <w:t xml:space="preserve"> all other participants can be recruited from any part of the globe</w:t>
      </w:r>
      <w:r w:rsidR="00A57465" w:rsidRPr="00F16C88">
        <w:t>.</w:t>
      </w:r>
      <w:r w:rsidR="00C841B2" w:rsidRPr="00F16C88">
        <w:t xml:space="preserve"> The first page of the Delphi survey will list the inclusion criteria and all participants will be asked to confirm t</w:t>
      </w:r>
      <w:r w:rsidR="00D066B5" w:rsidRPr="00F16C88">
        <w:t xml:space="preserve">hese criteria before </w:t>
      </w:r>
      <w:r w:rsidR="00C841B2" w:rsidRPr="00F16C88">
        <w:t>completing the survey.</w:t>
      </w:r>
      <w:r w:rsidR="00A57465" w:rsidRPr="00F16C88">
        <w:t xml:space="preserve"> </w:t>
      </w:r>
    </w:p>
    <w:p w14:paraId="61A7AEC2" w14:textId="2FD67CF6" w:rsidR="003A2B74" w:rsidRPr="00F16C88" w:rsidRDefault="00921F65" w:rsidP="003A2B74">
      <w:r w:rsidRPr="00F16C88">
        <w:t>The</w:t>
      </w:r>
      <w:r w:rsidR="004609A6" w:rsidRPr="00F16C88">
        <w:t xml:space="preserve"> optimum number of participants in a Delphi survey </w:t>
      </w:r>
      <w:r w:rsidRPr="00F16C88">
        <w:t>is</w:t>
      </w:r>
      <w:r w:rsidR="004609A6" w:rsidRPr="00F16C88">
        <w:t xml:space="preserve"> yet </w:t>
      </w:r>
      <w:r w:rsidRPr="00F16C88">
        <w:t>to be</w:t>
      </w:r>
      <w:r w:rsidR="004609A6" w:rsidRPr="00F16C88">
        <w:t xml:space="preserve"> established, however previous studies have reported sample ranging from 46 </w:t>
      </w:r>
      <w:r w:rsidR="004609A6" w:rsidRPr="00F16C88">
        <w:fldChar w:fldCharType="begin">
          <w:fldData xml:space="preserve">PEVuZE5vdGU+PENpdGU+PEF1dGhvcj5TaW5oYTwvQXV0aG9yPjxZZWFyPjIwMTI8L1llYXI+PFJl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EtOTwvcGFnZXM+PHZvbHVtZT4xMzwvdm9sdW1lPjxudW1iZXI+MTAzPC9u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==
</w:fldData>
        </w:fldChar>
      </w:r>
      <w:r w:rsidR="00707729" w:rsidRPr="00F16C88">
        <w:instrText xml:space="preserve"> ADDIN EN.CITE </w:instrText>
      </w:r>
      <w:r w:rsidR="00707729" w:rsidRPr="00F16C88">
        <w:fldChar w:fldCharType="begin">
          <w:fldData xml:space="preserve">PEVuZE5vdGU+PENpdGU+PEF1dGhvcj5TaW5oYTwvQXV0aG9yPjxZZWFyPjIwMTI8L1llYXI+PFJl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==
</w:fldData>
        </w:fldChar>
      </w:r>
      <w:r w:rsidR="00707729" w:rsidRPr="00F16C88">
        <w:instrText xml:space="preserve"> ADDIN EN.CITE.DATA </w:instrText>
      </w:r>
      <w:r w:rsidR="00707729" w:rsidRPr="00F16C88">
        <w:fldChar w:fldCharType="end"/>
      </w:r>
      <w:r w:rsidR="004609A6" w:rsidRPr="00F16C88">
        <w:fldChar w:fldCharType="separate"/>
      </w:r>
      <w:r w:rsidR="00707729" w:rsidRPr="00F16C88">
        <w:rPr>
          <w:noProof/>
        </w:rPr>
        <w:t>(Sinha et al., 2012)</w:t>
      </w:r>
      <w:r w:rsidR="004609A6" w:rsidRPr="00F16C88">
        <w:fldChar w:fldCharType="end"/>
      </w:r>
      <w:r w:rsidR="004609A6" w:rsidRPr="00F16C88">
        <w:t xml:space="preserve"> to 218 </w:t>
      </w:r>
      <w:r w:rsidR="004609A6" w:rsidRPr="00F16C88">
        <w:fldChar w:fldCharType="begin"/>
      </w:r>
      <w:r w:rsidR="00C405A1" w:rsidRPr="00F16C88">
        <w:instrText xml:space="preserve"> ADDIN EN.CITE &lt;EndNote&gt;&lt;Cite&gt;&lt;Author&gt;Devane&lt;/Author&gt;&lt;Year&gt;2007&lt;/Year&gt;&lt;RecNum&gt;234&lt;/RecNum&gt;&lt;DisplayText&gt;(Devane et al., 2007)&lt;/DisplayText&gt;&lt;record&gt;&lt;rec-number&gt;234&lt;/rec-number&gt;&lt;foreign-keys&gt;&lt;key app="EN" db-id="easa5r5p4t5edsesz0p59wdgezz9s0zrws5f" timestamp="1431960151"&gt;234&lt;/key&gt;&lt;key app="ENWeb" db-id=""&gt;0&lt;/key&gt;&lt;/foreign-keys&gt;&lt;ref-type name="Journal Article"&gt;17&lt;/ref-type&gt;&lt;contributors&gt;&lt;authors&gt;&lt;author&gt;Devane, D. &lt;/author&gt;&lt;author&gt;Begley, C. M.&lt;/author&gt;&lt;author&gt;Clarke, M. &lt;/author&gt;&lt;author&gt;OBoyle, C. &lt;/author&gt;&lt;/authors&gt;&lt;/contributors&gt;&lt;titles&gt;&lt;title&gt;Evaluating Maternity Care: A Core Set of Outcome Measures&lt;/title&gt;&lt;secondary-title&gt;BIRTH&lt;/secondary-title&gt;&lt;/titles&gt;&lt;periodical&gt;&lt;full-title&gt;BIRTH&lt;/full-title&gt;&lt;/periodical&gt;&lt;pages&gt;164-72&lt;/pages&gt;&lt;volume&gt;34&lt;/volume&gt;&lt;number&gt;2&lt;/number&gt;&lt;keywords&gt;&lt;keyword&gt;minimum data set&lt;/keyword&gt;&lt;keyword&gt;model of maternity care&lt;/keyword&gt;&lt;keyword&gt;Delphi&lt;/keyword&gt;&lt;keyword&gt;outcome measures&lt;/keyword&gt;&lt;/keywords&gt;&lt;dates&gt;&lt;year&gt;2007&lt;/year&gt;&lt;/dates&gt;&lt;urls&gt;&lt;/urls&gt;&lt;language&gt;English&lt;/language&gt;&lt;/record&gt;&lt;/Cite&gt;&lt;/EndNote&gt;</w:instrText>
      </w:r>
      <w:r w:rsidR="004609A6" w:rsidRPr="00F16C88">
        <w:fldChar w:fldCharType="separate"/>
      </w:r>
      <w:r w:rsidR="00707729" w:rsidRPr="00F16C88">
        <w:rPr>
          <w:noProof/>
        </w:rPr>
        <w:t>(Devane et al., 2007)</w:t>
      </w:r>
      <w:r w:rsidR="004609A6" w:rsidRPr="00F16C88">
        <w:fldChar w:fldCharType="end"/>
      </w:r>
      <w:r w:rsidR="004609A6" w:rsidRPr="00F16C88">
        <w:t xml:space="preserve">. </w:t>
      </w:r>
      <w:r w:rsidR="004609A6" w:rsidRPr="00F16C88">
        <w:fldChar w:fldCharType="begin">
          <w:fldData xml:space="preserve">PEVuZE5vdGU+PENpdGUgQXV0aG9yWWVhcj0iMSI+PEF1dGhvcj5NYWNMZW5uYW48L0F1dGhvcj48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wYWdlcz4xLTEwPC9wYWdl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</w:fldData>
        </w:fldChar>
      </w:r>
      <w:r w:rsidR="00707729" w:rsidRPr="00F16C88">
        <w:instrText xml:space="preserve"> ADDIN EN.CITE </w:instrText>
      </w:r>
      <w:r w:rsidR="00707729" w:rsidRPr="00F16C88">
        <w:fldChar w:fldCharType="begin">
          <w:fldData xml:space="preserve">PEVuZE5vdGU+PENpdGUgQXV0aG9yWWVhcj0iMSI+PEF1dGhvcj5NYWNMZW5uYW48L0F1dGhvcj48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</w:fldData>
        </w:fldChar>
      </w:r>
      <w:r w:rsidR="00707729" w:rsidRPr="00F16C88">
        <w:instrText xml:space="preserve"> ADDIN EN.CITE.DATA </w:instrText>
      </w:r>
      <w:r w:rsidR="00707729" w:rsidRPr="00F16C88">
        <w:fldChar w:fldCharType="end"/>
      </w:r>
      <w:r w:rsidR="004609A6" w:rsidRPr="00F16C88">
        <w:fldChar w:fldCharType="separate"/>
      </w:r>
      <w:r w:rsidR="00707729" w:rsidRPr="00F16C88">
        <w:rPr>
          <w:noProof/>
        </w:rPr>
        <w:t>MacLennan et al. (2015)</w:t>
      </w:r>
      <w:r w:rsidR="004609A6" w:rsidRPr="00F16C88">
        <w:fldChar w:fldCharType="end"/>
      </w:r>
      <w:r w:rsidR="004609A6" w:rsidRPr="00F16C88">
        <w:t xml:space="preserve"> suggested a sample size of up to 150 participants. Therefore, we aim to recruit </w:t>
      </w:r>
      <w:r w:rsidRPr="00F16C88">
        <w:t>between</w:t>
      </w:r>
      <w:r w:rsidR="002F7653" w:rsidRPr="00F16C88">
        <w:t xml:space="preserve"> 80 (40 for each stakeholder group) </w:t>
      </w:r>
      <w:r w:rsidRPr="00F16C88">
        <w:t>and</w:t>
      </w:r>
      <w:r w:rsidR="004609A6" w:rsidRPr="00F16C88">
        <w:t xml:space="preserve"> 150</w:t>
      </w:r>
      <w:r w:rsidRPr="00F16C88">
        <w:t xml:space="preserve"> participants</w:t>
      </w:r>
      <w:r w:rsidR="004609A6" w:rsidRPr="00F16C88">
        <w:t xml:space="preserve">. </w:t>
      </w:r>
      <w:r w:rsidR="003A2B74" w:rsidRPr="00F16C88">
        <w:t>Participants from the qualitative interviews will also be invited for the Delphi study. Additionally, a</w:t>
      </w:r>
      <w:r w:rsidR="004609A6" w:rsidRPr="00F16C88">
        <w:t xml:space="preserve"> snowball sampling strategy will be implemented for the online surveys, where participants will be asked to invite peers who may wish to participate </w:t>
      </w:r>
      <w:r w:rsidR="004609A6" w:rsidRPr="00F16C88">
        <w:fldChar w:fldCharType="begin"/>
      </w:r>
      <w:r w:rsidR="00707729" w:rsidRPr="00F16C88">
        <w:instrText xml:space="preserve"> ADDIN EN.CITE &lt;EndNote&gt;&lt;Cite&gt;&lt;Author&gt;Kottner&lt;/Author&gt;&lt;Year&gt;2016&lt;/Year&gt;&lt;RecNum&gt;475&lt;/RecNum&gt;&lt;DisplayText&gt;(Kottner et al., 2016)&lt;/DisplayText&gt;&lt;record&gt;&lt;rec-number&gt;475&lt;/rec-number&gt;&lt;foreign-keys&gt;&lt;key app="EN" db-id="easa5r5p4t5edsesz0p59wdgezz9s0zrws5f" timestamp="1464623105"&gt;475&lt;/key&gt;&lt;key app="ENWeb" db-id=""&gt;0&lt;/key&gt;&lt;/foreign-keys&gt;&lt;ref-type name="Report"&gt;27&lt;/ref-type&gt;&lt;contributors&gt;&lt;authors&gt;&lt;author&gt;Kottner&lt;/author&gt;&lt;author&gt;Schmitt&lt;/author&gt;&lt;author&gt;Spuls&lt;/author&gt;&lt;author&gt;Williams&lt;/author&gt;&lt;author&gt;Apfelbacher&lt;/author&gt;&lt;author&gt;Prinsen&lt;/author&gt;&lt;author&gt;Johannsen&lt;/author&gt;&lt;author&gt;CSG-COUSIN Methods Group, &lt;/author&gt;&lt;/authors&gt;&lt;secondary-authors&gt;&lt;author&gt;Cocharane Skin,&lt;/author&gt;&lt;author&gt;CSG-COUSIN methods group,&lt;/author&gt;&lt;/secondary-authors&gt;&lt;/contributors&gt;&lt;titles&gt;&lt;title&gt;Guidance on how to develop a core outcome set for skin disease by the CSG-COUSIN methods group&lt;/title&gt;&lt;/titles&gt;&lt;dates&gt;&lt;year&gt;2016&lt;/year&gt;&lt;/dates&gt;&lt;urls&gt;&lt;/urls&gt;&lt;/record&gt;&lt;/Cite&gt;&lt;/EndNote&gt;</w:instrText>
      </w:r>
      <w:r w:rsidR="004609A6" w:rsidRPr="00F16C88">
        <w:fldChar w:fldCharType="separate"/>
      </w:r>
      <w:r w:rsidR="00707729" w:rsidRPr="00F16C88">
        <w:rPr>
          <w:noProof/>
        </w:rPr>
        <w:t>(Kottner et al., 2016)</w:t>
      </w:r>
      <w:r w:rsidR="004609A6" w:rsidRPr="00F16C88">
        <w:fldChar w:fldCharType="end"/>
      </w:r>
      <w:r w:rsidR="005A0A74" w:rsidRPr="00F16C88">
        <w:t>.</w:t>
      </w:r>
    </w:p>
    <w:p w14:paraId="23117229" w14:textId="5CE1E766" w:rsidR="00EC1933" w:rsidRPr="00F16C88" w:rsidRDefault="00EC1933" w:rsidP="00C405A1"/>
    <w:p w14:paraId="748B23ED" w14:textId="6292DA18" w:rsidR="002E5319" w:rsidRPr="00F16C88" w:rsidRDefault="00402B9D" w:rsidP="00402B9D">
      <w:pPr>
        <w:pStyle w:val="Heading4"/>
      </w:pPr>
      <w:r w:rsidRPr="00F16C88">
        <w:t xml:space="preserve">Methodological adaptation to enable the participation of People with Dementia </w:t>
      </w:r>
    </w:p>
    <w:p w14:paraId="69873500" w14:textId="59E835CF" w:rsidR="002E5319" w:rsidRPr="00F16C88" w:rsidRDefault="00402B9D" w:rsidP="00E53A24">
      <w:r w:rsidRPr="00F16C88">
        <w:t>A</w:t>
      </w:r>
      <w:r w:rsidR="002E5319" w:rsidRPr="00F16C88">
        <w:t xml:space="preserve"> card-sorting alternative</w:t>
      </w:r>
      <w:r w:rsidR="00582FCF" w:rsidRPr="00F16C88">
        <w:t>, in a face to face interaction,</w:t>
      </w:r>
      <w:r w:rsidR="002E5319" w:rsidRPr="00F16C88">
        <w:t xml:space="preserve"> will be offered</w:t>
      </w:r>
      <w:r w:rsidRPr="00F16C88">
        <w:t xml:space="preserve"> to PwD</w:t>
      </w:r>
      <w:r w:rsidR="002E5319" w:rsidRPr="00F16C88">
        <w:t xml:space="preserve">, aiming </w:t>
      </w:r>
      <w:r w:rsidR="00582FCF" w:rsidRPr="00F16C88">
        <w:t>to reduce the cognitive demand of the task</w:t>
      </w:r>
      <w:r w:rsidR="002E5319" w:rsidRPr="00F16C88">
        <w:t xml:space="preserve">. Participants will </w:t>
      </w:r>
      <w:r w:rsidR="00A67E14" w:rsidRPr="00F16C88">
        <w:t>be shown a set of cards, each</w:t>
      </w:r>
      <w:r w:rsidR="002E5319" w:rsidRPr="00F16C88">
        <w:t xml:space="preserve"> with a simple description of the outcome and pictorial representation. The participant will be asked to choose </w:t>
      </w:r>
      <w:r w:rsidR="00CA0C0B" w:rsidRPr="00F16C88">
        <w:t>the cards that represent their valued outcomes of physical activity</w:t>
      </w:r>
      <w:r w:rsidR="002E5319" w:rsidRPr="00F16C88">
        <w:t xml:space="preserve">. Card sorting strategies are used with </w:t>
      </w:r>
      <w:r w:rsidR="00E53A24" w:rsidRPr="00F16C88">
        <w:t>PwD</w:t>
      </w:r>
      <w:r w:rsidR="002E5319" w:rsidRPr="00F16C88">
        <w:t xml:space="preserve"> as a form of assessment, for instance through the use of the Nelson’s Modified card sorting test </w:t>
      </w:r>
      <w:r w:rsidR="002E5319" w:rsidRPr="00F16C88">
        <w:fldChar w:fldCharType="begin"/>
      </w:r>
      <w:r w:rsidR="00707729" w:rsidRPr="00F16C88">
        <w:instrText xml:space="preserve"> ADDIN EN.CITE &lt;EndNote&gt;&lt;Cite&gt;&lt;Author&gt;Chao&lt;/Author&gt;&lt;Year&gt;2013&lt;/Year&gt;&lt;RecNum&gt;248&lt;/RecNum&gt;&lt;DisplayText&gt;(Chao et al., 2013)&lt;/DisplayText&gt;&lt;record&gt;&lt;rec-number&gt;248&lt;/rec-number&gt;&lt;foreign-keys&gt;&lt;key app="EN" db-id="easa5r5p4t5edsesz0p59wdgezz9s0zrws5f" timestamp="1436160496"&gt;248&lt;/key&gt;&lt;key app="ENWeb" db-id=""&gt;0&lt;/key&gt;&lt;/foreign-keys&gt;&lt;ref-type name="Journal Article"&gt;17&lt;/ref-type&gt;&lt;contributors&gt;&lt;authors&gt;&lt;author&gt;Chao, J.&lt;/author&gt;&lt;author&gt;Hao, L.&lt;/author&gt;&lt;author&gt;Chao, I. C.&lt;/author&gt;&lt;author&gt;Shi, M.&lt;/author&gt;&lt;author&gt;Chao, I. H.&lt;/author&gt;&lt;/authors&gt;&lt;/contributors&gt;&lt;titles&gt;&lt;title&gt;Utility of nelson’s modified card sorting test in patients with alzheimer’s disease or vascular dementia&lt;/title&gt;&lt;secondary-title&gt;Open Journal of Preventive Medicine&lt;/secondary-title&gt;&lt;/titles&gt;&lt;periodical&gt;&lt;full-title&gt;Open Journal of Preventive Medicine&lt;/full-title&gt;&lt;/periodical&gt;&lt;pages&gt;172-177&lt;/pages&gt;&lt;volume&gt;3&lt;/volume&gt;&lt;number&gt;2&lt;/number&gt;&lt;dates&gt;&lt;year&gt;2013&lt;/year&gt;&lt;/dates&gt;&lt;isbn&gt;2162-2477&amp;#xD;2162-2485&lt;/isbn&gt;&lt;urls&gt;&lt;/urls&gt;&lt;electronic-resource-num&gt;10.4236/ojpm.2013.32023&lt;/electronic-resource-num&gt;&lt;/record&gt;&lt;/Cite&gt;&lt;/EndNote&gt;</w:instrText>
      </w:r>
      <w:r w:rsidR="002E5319" w:rsidRPr="00F16C88">
        <w:fldChar w:fldCharType="separate"/>
      </w:r>
      <w:r w:rsidR="00707729" w:rsidRPr="00F16C88">
        <w:rPr>
          <w:noProof/>
        </w:rPr>
        <w:t>(Chao et al., 2013)</w:t>
      </w:r>
      <w:r w:rsidR="002E5319" w:rsidRPr="00F16C88">
        <w:fldChar w:fldCharType="end"/>
      </w:r>
      <w:r w:rsidR="002E5319" w:rsidRPr="00F16C88">
        <w:t>. This indicates that using cards to facilitate the selection of information, according to an established criteria, might be appropriate for this population. PwD</w:t>
      </w:r>
      <w:r w:rsidR="00EE7F40" w:rsidRPr="00F16C88">
        <w:t xml:space="preserve"> and their carers</w:t>
      </w:r>
      <w:r w:rsidR="002E5319" w:rsidRPr="00F16C88">
        <w:t xml:space="preserve">, from local support groups will be asked to contribute to the development </w:t>
      </w:r>
      <w:r w:rsidR="002E5319" w:rsidRPr="00F16C88">
        <w:lastRenderedPageBreak/>
        <w:t>of the survey</w:t>
      </w:r>
      <w:r w:rsidR="002F7653" w:rsidRPr="00F16C88">
        <w:t xml:space="preserve"> </w:t>
      </w:r>
      <w:r w:rsidR="00604548" w:rsidRPr="00F16C88">
        <w:t>and pilot its</w:t>
      </w:r>
      <w:r w:rsidR="002F7653" w:rsidRPr="00F16C88">
        <w:t xml:space="preserve"> first version before the beginning of the Delphi survey</w:t>
      </w:r>
      <w:r w:rsidR="002E5319" w:rsidRPr="00F16C88">
        <w:t>. Participants other tha</w:t>
      </w:r>
      <w:r w:rsidR="00582FCF" w:rsidRPr="00F16C88">
        <w:t>n PwD will receive an on-line or</w:t>
      </w:r>
      <w:r w:rsidR="003A2B74" w:rsidRPr="00F16C88">
        <w:t xml:space="preserve"> paper survey, via post, </w:t>
      </w:r>
      <w:r w:rsidR="002E5319" w:rsidRPr="00F16C88">
        <w:t>according to their preference.</w:t>
      </w:r>
    </w:p>
    <w:p w14:paraId="11B28362" w14:textId="0D649A3E" w:rsidR="0055640C" w:rsidRPr="00F16C88" w:rsidRDefault="0055640C" w:rsidP="002E5319">
      <w:pPr>
        <w:pStyle w:val="Heading4"/>
      </w:pPr>
      <w:r w:rsidRPr="00F16C88">
        <w:t>Round 1</w:t>
      </w:r>
    </w:p>
    <w:p w14:paraId="5D9C289B" w14:textId="633086FD" w:rsidR="002E5319" w:rsidRPr="00F16C88" w:rsidRDefault="002E5319" w:rsidP="00F53C5B">
      <w:r w:rsidRPr="00F16C88">
        <w:t>Based on what is already known regarding the hetero</w:t>
      </w:r>
      <w:r w:rsidR="002645EF" w:rsidRPr="00F16C88">
        <w:t>geneity</w:t>
      </w:r>
      <w:r w:rsidR="00F8028F" w:rsidRPr="00F16C88">
        <w:t xml:space="preserve"> of the literature o</w:t>
      </w:r>
      <w:r w:rsidRPr="00F16C88">
        <w:t xml:space="preserve">n this topic, it is expected that the round 1 survey will consist of over 100 outcomes (survey items). This is a large amount of information, potentially too challenging for </w:t>
      </w:r>
      <w:r w:rsidR="002645EF" w:rsidRPr="00F16C88">
        <w:t>PwD</w:t>
      </w:r>
      <w:r w:rsidRPr="00F16C88">
        <w:t xml:space="preserve">, even when using the card sorting strategy described above. Therefore, in this first round, PwD will </w:t>
      </w:r>
      <w:r w:rsidRPr="00F16C88">
        <w:rPr>
          <w:u w:val="single"/>
        </w:rPr>
        <w:t>not</w:t>
      </w:r>
      <w:r w:rsidRPr="00F16C88">
        <w:t xml:space="preserve"> be included, and the stakeholder group 1 will be represented only by their relatives, friends or informal carers. All participants of round 1 will be asked to choose responding to the survey designed for mild to moderate or severe stages of dementia (or both) according to their own experience or choice. To each of the surveys (mild to moderate and severe stages) each participant will be ask to choose (withou</w:t>
      </w:r>
      <w:r w:rsidR="00F8028F" w:rsidRPr="00F16C88">
        <w:t>t rating) up to nine outcomes from</w:t>
      </w:r>
      <w:r w:rsidRPr="00F16C88">
        <w:t xml:space="preserve"> the list.</w:t>
      </w:r>
    </w:p>
    <w:p w14:paraId="65074199" w14:textId="73188E50" w:rsidR="006C2879" w:rsidRPr="00F16C88" w:rsidRDefault="006C2879" w:rsidP="006C2879">
      <w:pPr>
        <w:pStyle w:val="Heading4"/>
      </w:pPr>
      <w:r w:rsidRPr="00F16C88">
        <w:t>Data analysis and definition of consensus</w:t>
      </w:r>
    </w:p>
    <w:p w14:paraId="7532EA34" w14:textId="37787E2A" w:rsidR="003A2B74" w:rsidRPr="00F16C88" w:rsidRDefault="006C2879" w:rsidP="00ED11D3">
      <w:r w:rsidRPr="00F16C88">
        <w:t>Descriptive statistics will be used to describe participan</w:t>
      </w:r>
      <w:r w:rsidR="003A2B74" w:rsidRPr="00F16C88">
        <w:t>ts’</w:t>
      </w:r>
      <w:r w:rsidRPr="00F16C88">
        <w:t xml:space="preserve"> characteristics and ascertain consensus as follows. At the end of the first round, outcomes </w:t>
      </w:r>
      <w:r w:rsidR="00D90E8C" w:rsidRPr="00F16C88">
        <w:t xml:space="preserve">will be excluded if: </w:t>
      </w:r>
      <w:r w:rsidRPr="00F16C88">
        <w:t xml:space="preserve">selected by 15% of the participants or less </w:t>
      </w:r>
      <w:r w:rsidRPr="00F16C88">
        <w:fldChar w:fldCharType="begin"/>
      </w:r>
      <w:r w:rsidR="004D4881" w:rsidRPr="00F16C88">
        <w:instrText xml:space="preserve"> ADDIN EN.CITE &lt;EndNote&gt;&lt;Cite&gt;&lt;Author&gt;Waters&lt;/Author&gt;&lt;Year&gt;2014&lt;/Year&gt;&lt;RecNum&gt;209&lt;/RecNum&gt;&lt;DisplayText&gt;(Waters et al., 2014)&lt;/DisplayText&gt;&lt;record&gt;&lt;rec-number&gt;209&lt;/rec-number&gt;&lt;foreign-keys&gt;&lt;key app="EN" db-id="easa5r5p4t5edsesz0p59wdgezz9s0zrws5f" timestamp="1431856387"&gt;209&lt;/key&gt;&lt;key app="ENWeb" db-id=""&gt;0&lt;/key&gt;&lt;/foreign-keys&gt;&lt;ref-type name="Journal Article"&gt;17&lt;/ref-type&gt;&lt;contributors&gt;&lt;authors&gt;&lt;author&gt;Waters, A. M. I.&lt;/author&gt;&lt;author&gt;Smith, C. T.&lt;/author&gt;&lt;author&gt;Young, B.&lt;/author&gt;&lt;author&gt;Jones, T. M. &lt;/author&gt;&lt;/authors&gt;&lt;/contributors&gt;&lt;titles&gt;&lt;title&gt;The CONSENSUS study: protocol for a mixed methods study to establish which outcomes should be included in a core outcome set for oropharyngeal cancer&lt;/title&gt;&lt;secondary-title&gt;Trials&lt;/secondary-title&gt;&lt;/titles&gt;&lt;periodical&gt;&lt;full-title&gt;Trials&lt;/full-title&gt;&lt;abbr-1&gt;Trials&lt;/abbr-1&gt;&lt;/periodical&gt;&lt;pages&gt;1-9&lt;/pages&gt;&lt;volume&gt;15&lt;/volume&gt;&lt;number&gt;168&lt;/number&gt;&lt;keywords&gt;&lt;keyword&gt;Core outcome set&lt;/keyword&gt;&lt;keyword&gt;Consensus&lt;/keyword&gt;&lt;keyword&gt;Delphi&lt;/keyword&gt;&lt;keyword&gt;Oropharyngeal cancer&lt;/keyword&gt;&lt;keyword&gt;Head and neck cancer&lt;/keyword&gt;&lt;/keywords&gt;&lt;dates&gt;&lt;year&gt;2014&lt;/year&gt;&lt;/dates&gt;&lt;urls&gt;&lt;/urls&gt;&lt;language&gt;english&lt;/language&gt;&lt;/record&gt;&lt;/Cite&gt;&lt;/EndNote&gt;</w:instrText>
      </w:r>
      <w:r w:rsidRPr="00F16C88">
        <w:fldChar w:fldCharType="separate"/>
      </w:r>
      <w:r w:rsidR="00707729" w:rsidRPr="00F16C88">
        <w:rPr>
          <w:noProof/>
        </w:rPr>
        <w:t>(Waters et al., 2014)</w:t>
      </w:r>
      <w:r w:rsidRPr="00F16C88">
        <w:fldChar w:fldCharType="end"/>
      </w:r>
      <w:r w:rsidRPr="00F16C88">
        <w:t xml:space="preserve">, </w:t>
      </w:r>
      <w:r w:rsidRPr="00F16C88">
        <w:rPr>
          <w:u w:val="single"/>
        </w:rPr>
        <w:t>and</w:t>
      </w:r>
      <w:r w:rsidRPr="00F16C88">
        <w:t xml:space="preserve"> had not been identified by a person living with dementia in the interview stage. All other outcomes will be taken through round 2.</w:t>
      </w:r>
      <w:r w:rsidR="002565CF" w:rsidRPr="00F16C88">
        <w:t xml:space="preserve"> At the end of round 2,</w:t>
      </w:r>
      <w:r w:rsidRPr="00F16C88">
        <w:t xml:space="preserve"> </w:t>
      </w:r>
      <w:r w:rsidR="002565CF" w:rsidRPr="00F16C88">
        <w:t>a</w:t>
      </w:r>
      <w:r w:rsidRPr="00F16C88">
        <w:t xml:space="preserve">ny outcomes selected by 70% or more </w:t>
      </w:r>
      <w:r w:rsidR="002565CF" w:rsidRPr="00F16C88">
        <w:t xml:space="preserve">of the participants in both stakeholder groups or by 80% in one stakeholder group </w:t>
      </w:r>
      <w:r w:rsidRPr="00F16C88">
        <w:t xml:space="preserve">will be included in the COS </w:t>
      </w:r>
      <w:r w:rsidRPr="00F16C88">
        <w:fldChar w:fldCharType="begin">
          <w:fldData xml:space="preserve">PEVuZE5vdGU+PENpdGU+PEF1dGhvcj5XYXRlcnM8L0F1dGhvcj48WWVhcj4yMDE0PC9ZZWFyPjxS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zNjAtNzE8L3BhZ2VzPjx2b2x1bWU+MTAyPC92b2x1bWU+PG51bWJl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</w:fldData>
        </w:fldChar>
      </w:r>
      <w:r w:rsidR="00ED11D3" w:rsidRPr="00F16C88">
        <w:instrText xml:space="preserve"> ADDIN EN.CITE </w:instrText>
      </w:r>
      <w:r w:rsidR="00ED11D3" w:rsidRPr="00F16C88">
        <w:fldChar w:fldCharType="begin">
          <w:fldData xml:space="preserve">PEVuZE5vdGU+PENpdGU+PEF1dGhvcj5XYXRlcnM8L0F1dGhvcj48WWVhcj4yMDE0PC9ZZWFyPjxS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</w:fldData>
        </w:fldChar>
      </w:r>
      <w:r w:rsidR="00ED11D3" w:rsidRPr="00F16C88">
        <w:instrText xml:space="preserve"> ADDIN EN.CITE.DATA </w:instrText>
      </w:r>
      <w:r w:rsidR="00ED11D3" w:rsidRPr="00F16C88">
        <w:fldChar w:fldCharType="end"/>
      </w:r>
      <w:r w:rsidRPr="00F16C88">
        <w:fldChar w:fldCharType="separate"/>
      </w:r>
      <w:r w:rsidR="00ED11D3" w:rsidRPr="00F16C88">
        <w:rPr>
          <w:noProof/>
        </w:rPr>
        <w:t>(Waters et al., 2014;Boers et al., 2014;Potter et al., 2015)</w:t>
      </w:r>
      <w:r w:rsidRPr="00F16C88">
        <w:fldChar w:fldCharType="end"/>
      </w:r>
      <w:r w:rsidRPr="00F16C88">
        <w:t xml:space="preserve">. </w:t>
      </w:r>
      <w:r w:rsidR="001C1696" w:rsidRPr="00F16C88">
        <w:t xml:space="preserve">It </w:t>
      </w:r>
      <w:r w:rsidR="00B76FBA" w:rsidRPr="00F16C88">
        <w:t xml:space="preserve">is </w:t>
      </w:r>
      <w:r w:rsidR="001C1696" w:rsidRPr="00F16C88">
        <w:t xml:space="preserve">anticipated </w:t>
      </w:r>
      <w:r w:rsidR="00B76FBA" w:rsidRPr="00F16C88">
        <w:t>that the Delphi survey will be divided into “mild to moderate” and “severe” stages and in that case, this definition of consensus will apply individually to each of these stages of the condition.</w:t>
      </w:r>
    </w:p>
    <w:p w14:paraId="73AB4AE1" w14:textId="677E03C7" w:rsidR="0055640C" w:rsidRPr="00F16C88" w:rsidRDefault="0055640C" w:rsidP="00FF6FC9">
      <w:pPr>
        <w:pStyle w:val="Heading4"/>
      </w:pPr>
      <w:r w:rsidRPr="00F16C88">
        <w:t>Round 2</w:t>
      </w:r>
    </w:p>
    <w:p w14:paraId="3EEF2041" w14:textId="3C3E30D9" w:rsidR="00B5068D" w:rsidRPr="00F16C88" w:rsidRDefault="00B5068D" w:rsidP="003A2B74">
      <w:r w:rsidRPr="00F16C88">
        <w:t>All participants of round 1 will be asked to review their answers based on the feedback</w:t>
      </w:r>
      <w:r w:rsidR="00EE7F40" w:rsidRPr="00F16C88">
        <w:t xml:space="preserve"> </w:t>
      </w:r>
      <w:r w:rsidRPr="00F16C88">
        <w:t>from round 1.</w:t>
      </w:r>
      <w:r w:rsidR="00EE7F40" w:rsidRPr="00F16C88">
        <w:t xml:space="preserve"> The feedback will c</w:t>
      </w:r>
      <w:r w:rsidR="003A2B74" w:rsidRPr="00F16C88">
        <w:t xml:space="preserve">onsist of the </w:t>
      </w:r>
      <w:r w:rsidR="0007130E" w:rsidRPr="00F16C88">
        <w:t>percentage of all participants</w:t>
      </w:r>
      <w:r w:rsidR="003A2B74" w:rsidRPr="00F16C88">
        <w:t xml:space="preserve">; and percentage of participants from each stakeholder group, who </w:t>
      </w:r>
      <w:r w:rsidR="0007130E" w:rsidRPr="00F16C88">
        <w:t>select</w:t>
      </w:r>
      <w:r w:rsidR="003A2B74" w:rsidRPr="00F16C88">
        <w:t>ed</w:t>
      </w:r>
      <w:r w:rsidR="0007130E" w:rsidRPr="00F16C88">
        <w:t xml:space="preserve"> each of the outcomes.</w:t>
      </w:r>
    </w:p>
    <w:p w14:paraId="251532F6" w14:textId="7F215C20" w:rsidR="00B5068D" w:rsidRPr="00F16C88" w:rsidRDefault="00B5068D" w:rsidP="00890B08">
      <w:r w:rsidRPr="00F16C88">
        <w:t>PwD will be included in this round, when the number of outcomes remaining on the survey are likely to be substantially lower. PwD will complete a face-to-face survey</w:t>
      </w:r>
      <w:r w:rsidR="00775890" w:rsidRPr="00F16C88">
        <w:t xml:space="preserve">, </w:t>
      </w:r>
      <w:r w:rsidR="00C841B2" w:rsidRPr="00F16C88">
        <w:t>using a card sorting approach</w:t>
      </w:r>
      <w:r w:rsidR="004C05A3" w:rsidRPr="00F16C88">
        <w:t xml:space="preserve"> as previously described</w:t>
      </w:r>
      <w:r w:rsidR="00890B08" w:rsidRPr="00F16C88">
        <w:t>, regarding their own stage of the disease only (mild to moderate or severe).</w:t>
      </w:r>
      <w:r w:rsidR="00C841B2" w:rsidRPr="00F16C88">
        <w:t xml:space="preserve"> The interaction between the researcher </w:t>
      </w:r>
      <w:r w:rsidR="00890B08" w:rsidRPr="00F16C88">
        <w:t xml:space="preserve">and the participant will be audio recorded. </w:t>
      </w:r>
    </w:p>
    <w:p w14:paraId="1605156C" w14:textId="0A33875F" w:rsidR="006C2879" w:rsidRPr="00F16C88" w:rsidRDefault="004C05A3" w:rsidP="004C05A3">
      <w:r w:rsidRPr="00F16C88">
        <w:t>At the end of this round, all</w:t>
      </w:r>
      <w:r w:rsidR="00AC4548" w:rsidRPr="00F16C88">
        <w:t xml:space="preserve"> outcomes </w:t>
      </w:r>
      <w:r w:rsidRPr="00F16C88">
        <w:t>that remained in the Delphi (selected by 16% or more of the participants) will be taken to a consensus meeting for validation and discussion of possible disagreements</w:t>
      </w:r>
      <w:r w:rsidR="002A4089" w:rsidRPr="00F16C88">
        <w:t>.</w:t>
      </w:r>
    </w:p>
    <w:p w14:paraId="378880E5" w14:textId="160D67C6" w:rsidR="0055640C" w:rsidRPr="00F16C88" w:rsidRDefault="0055640C" w:rsidP="006C2879">
      <w:pPr>
        <w:pStyle w:val="Heading4"/>
      </w:pPr>
      <w:r w:rsidRPr="00F16C88">
        <w:lastRenderedPageBreak/>
        <w:t>Consensus meeting – final decision on what to measure</w:t>
      </w:r>
    </w:p>
    <w:p w14:paraId="6AF84150" w14:textId="2CDDBE4B" w:rsidR="006C2879" w:rsidRPr="00F16C88" w:rsidRDefault="00AC4548" w:rsidP="004C05A3">
      <w:r w:rsidRPr="00F16C88">
        <w:t>A final consensus meeting aims to present and validate the agreed outcomes from the Delphi survey</w:t>
      </w:r>
      <w:r w:rsidR="004C05A3" w:rsidRPr="00F16C88">
        <w:t xml:space="preserve"> (as per definition of consensus)</w:t>
      </w:r>
      <w:r w:rsidR="00775890" w:rsidRPr="00F16C88">
        <w:t>, resolve any disagreements</w:t>
      </w:r>
      <w:r w:rsidRPr="00F16C88">
        <w:t xml:space="preserve"> and to seek consensus for the outcomes in which an agreement has not yet been achieved </w:t>
      </w:r>
      <w:r w:rsidRPr="00F16C88">
        <w:fldChar w:fldCharType="begin">
          <w:fldData xml:space="preserve">PEVuZE5vdGU+PENpdGU+PEF1dGhvcj5NYWNMZW5uYW48L0F1dGhvcj48WWVhcj4yMDE1PC9ZZWFy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MS0xMDwvcGFnZXM+PHZvbHVtZT4xNjwv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</w:fldData>
        </w:fldChar>
      </w:r>
      <w:r w:rsidR="00707729" w:rsidRPr="00F16C88">
        <w:instrText xml:space="preserve"> ADDIN EN.CITE </w:instrText>
      </w:r>
      <w:r w:rsidR="00707729" w:rsidRPr="00F16C88">
        <w:fldChar w:fldCharType="begin">
          <w:fldData xml:space="preserve">PEVuZE5vdGU+PENpdGU+PEF1dGhvcj5NYWNMZW5uYW48L0F1dGhvcj48WWVhcj4yMDE1PC9ZZWFy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</w:fldData>
        </w:fldChar>
      </w:r>
      <w:r w:rsidR="00707729" w:rsidRPr="00F16C88">
        <w:instrText xml:space="preserve"> ADDIN EN.CITE.DATA </w:instrText>
      </w:r>
      <w:r w:rsidR="00707729" w:rsidRPr="00F16C88">
        <w:fldChar w:fldCharType="end"/>
      </w:r>
      <w:r w:rsidRPr="00F16C88">
        <w:fldChar w:fldCharType="separate"/>
      </w:r>
      <w:r w:rsidR="00707729" w:rsidRPr="00F16C88">
        <w:rPr>
          <w:noProof/>
        </w:rPr>
        <w:t>(MacLennan et al., 2015)</w:t>
      </w:r>
      <w:r w:rsidRPr="00F16C88">
        <w:fldChar w:fldCharType="end"/>
      </w:r>
      <w:r w:rsidRPr="00F16C88">
        <w:t>. Results from the Delphi survey will be presented and discussed</w:t>
      </w:r>
      <w:r w:rsidR="00582FCF" w:rsidRPr="00F16C88">
        <w:t xml:space="preserve"> by a group consisting of at least one representative of each stakeholder group. </w:t>
      </w:r>
      <w:r w:rsidRPr="00F16C88">
        <w:t xml:space="preserve">An open group discussion methodology will be followed. Consensus will be defined as 90% of agreement to include one more outcome to the COS. If consensus cannot be achieved, a smaller COS, including only the fully agreed outcomes will be defined </w:t>
      </w:r>
      <w:r w:rsidRPr="00F16C88">
        <w:fldChar w:fldCharType="begin"/>
      </w:r>
      <w:r w:rsidR="00707729" w:rsidRPr="00F16C88">
        <w:instrText xml:space="preserve"> ADDIN EN.CITE &lt;EndNote&gt;&lt;Cite&gt;&lt;Author&gt;Williamson&lt;/Author&gt;&lt;Year&gt;2012&lt;/Year&gt;&lt;RecNum&gt;226&lt;/RecNum&gt;&lt;DisplayText&gt;(Williamson et al., 2012)&lt;/DisplayText&gt;&lt;record&gt;&lt;rec-number&gt;226&lt;/rec-number&gt;&lt;foreign-keys&gt;&lt;key app="EN" db-id="easa5r5p4t5edsesz0p59wdgezz9s0zrws5f" timestamp="1431872380"&gt;226&lt;/key&gt;&lt;key app="ENWeb" db-id=""&gt;0&lt;/key&gt;&lt;/foreign-keys&gt;&lt;ref-type name="Journal Article"&gt;17&lt;/ref-type&gt;&lt;contributors&gt;&lt;authors&gt;&lt;author&gt;Williamson, P. R. &lt;/author&gt;&lt;author&gt;Altman, D. G. &lt;/author&gt;&lt;author&gt;Blazeby, J. M. &lt;/author&gt;&lt;author&gt;Clarke, M. &lt;/author&gt;&lt;author&gt;Devane, D. &lt;/author&gt;&lt;author&gt;Gargon, E. &lt;/author&gt;&lt;author&gt;Tugwell, P. &lt;/author&gt;&lt;/authors&gt;&lt;/contributors&gt;&lt;titles&gt;&lt;title&gt;Developing core outcome sets for clinical trials: issues to consider&lt;/title&gt;&lt;secondary-title&gt;Trials&lt;/secondary-title&gt;&lt;/titles&gt;&lt;periodical&gt;&lt;full-title&gt;Trials&lt;/full-title&gt;&lt;abbr-1&gt;Trials&lt;/abbr-1&gt;&lt;/periodical&gt;&lt;pages&gt;1-8&lt;/pages&gt;&lt;volume&gt;13&lt;/volume&gt;&lt;number&gt;132&lt;/number&gt;&lt;keywords&gt;&lt;keyword&gt;Core outcome set&lt;/keyword&gt;&lt;keyword&gt;Outcome reporting bias&lt;/keyword&gt;&lt;keyword&gt;Clinical trials&lt;/keyword&gt;&lt;keyword&gt;Systematic review&lt;/keyword&gt;&lt;keyword&gt;Methodology&lt;/keyword&gt;&lt;keyword&gt;Consensus&lt;/keyword&gt;&lt;/keywords&gt;&lt;dates&gt;&lt;year&gt;2012&lt;/year&gt;&lt;/dates&gt;&lt;urls&gt;&lt;/urls&gt;&lt;language&gt;english&lt;/language&gt;&lt;/record&gt;&lt;/Cite&gt;&lt;/EndNote&gt;</w:instrText>
      </w:r>
      <w:r w:rsidRPr="00F16C88">
        <w:fldChar w:fldCharType="separate"/>
      </w:r>
      <w:r w:rsidR="00707729" w:rsidRPr="00F16C88">
        <w:rPr>
          <w:noProof/>
        </w:rPr>
        <w:t>(Williamson et al., 2012)</w:t>
      </w:r>
      <w:r w:rsidRPr="00F16C88">
        <w:fldChar w:fldCharType="end"/>
      </w:r>
      <w:r w:rsidRPr="00F16C88">
        <w:t>.</w:t>
      </w:r>
      <w:r w:rsidR="00FF0F8F" w:rsidRPr="00F16C88">
        <w:t xml:space="preserve"> A separate meeting per stakeholder group may be arranged according to the preference of </w:t>
      </w:r>
      <w:r w:rsidR="004C05A3" w:rsidRPr="00F16C88">
        <w:t>PwD</w:t>
      </w:r>
      <w:r w:rsidR="00FF0F8F" w:rsidRPr="00F16C88">
        <w:t xml:space="preserve"> and</w:t>
      </w:r>
      <w:r w:rsidR="004C05A3" w:rsidRPr="00F16C88">
        <w:t xml:space="preserve"> theirs</w:t>
      </w:r>
      <w:r w:rsidR="00FF0F8F" w:rsidRPr="00F16C88">
        <w:t xml:space="preserve"> carers</w:t>
      </w:r>
      <w:r w:rsidR="004C05A3" w:rsidRPr="00F16C88">
        <w:t>, relatives or friends. This option will also be used i</w:t>
      </w:r>
      <w:r w:rsidR="00FF0F8F" w:rsidRPr="00F16C88">
        <w:t xml:space="preserve">f a marked disparity in opinions per stakeholder group, </w:t>
      </w:r>
      <w:r w:rsidR="004C05A3" w:rsidRPr="00F16C88">
        <w:t>would have been noted in the Delphi results</w:t>
      </w:r>
      <w:r w:rsidR="00FF0F8F" w:rsidRPr="00F16C88">
        <w:t xml:space="preserve"> </w:t>
      </w:r>
      <w:r w:rsidR="00FF0F8F" w:rsidRPr="00F16C88">
        <w:fldChar w:fldCharType="begin"/>
      </w:r>
      <w:r w:rsidR="00FF0F8F" w:rsidRPr="00F16C88">
        <w:instrText xml:space="preserve"> ADDIN EN.CITE &lt;EndNote&gt;&lt;Cite&gt;&lt;Author&gt;Waters&lt;/Author&gt;&lt;Year&gt;2014&lt;/Year&gt;&lt;RecNum&gt;209&lt;/RecNum&gt;&lt;DisplayText&gt;(Waters et al., 2014)&lt;/DisplayText&gt;&lt;record&gt;&lt;rec-number&gt;209&lt;/rec-number&gt;&lt;foreign-keys&gt;&lt;key app="EN" db-id="easa5r5p4t5edsesz0p59wdgezz9s0zrws5f" timestamp="1431856387"&gt;209&lt;/key&gt;&lt;key app="ENWeb" db-id=""&gt;0&lt;/key&gt;&lt;/foreign-keys&gt;&lt;ref-type name="Journal Article"&gt;17&lt;/ref-type&gt;&lt;contributors&gt;&lt;authors&gt;&lt;author&gt;Waters, A. M. I.&lt;/author&gt;&lt;author&gt;Smith, C. T.&lt;/author&gt;&lt;author&gt;Young, B.&lt;/author&gt;&lt;author&gt;Jones, T. M. &lt;/author&gt;&lt;/authors&gt;&lt;/contributors&gt;&lt;titles&gt;&lt;title&gt;The CONSENSUS study: protocol for a mixed methods study to establish which outcomes should be included in a core outcome set for oropharyngeal cancer&lt;/title&gt;&lt;secondary-title&gt;Trials&lt;/secondary-title&gt;&lt;/titles&gt;&lt;periodical&gt;&lt;full-title&gt;Trials&lt;/full-title&gt;&lt;abbr-1&gt;Trials&lt;/abbr-1&gt;&lt;/periodical&gt;&lt;pages&gt;1-9&lt;/pages&gt;&lt;volume&gt;15&lt;/volume&gt;&lt;number&gt;168&lt;/number&gt;&lt;keywords&gt;&lt;keyword&gt;Core outcome set&lt;/keyword&gt;&lt;keyword&gt;Consensus&lt;/keyword&gt;&lt;keyword&gt;Delphi&lt;/keyword&gt;&lt;keyword&gt;Oropharyngeal cancer&lt;/keyword&gt;&lt;keyword&gt;Head and neck cancer&lt;/keyword&gt;&lt;/keywords&gt;&lt;dates&gt;&lt;year&gt;2014&lt;/year&gt;&lt;/dates&gt;&lt;urls&gt;&lt;/urls&gt;&lt;language&gt;english&lt;/language&gt;&lt;/record&gt;&lt;/Cite&gt;&lt;/EndNote&gt;</w:instrText>
      </w:r>
      <w:r w:rsidR="00FF0F8F" w:rsidRPr="00F16C88">
        <w:fldChar w:fldCharType="separate"/>
      </w:r>
      <w:r w:rsidR="00FF0F8F" w:rsidRPr="00F16C88">
        <w:rPr>
          <w:noProof/>
        </w:rPr>
        <w:t>(Waters et al., 2014)</w:t>
      </w:r>
      <w:r w:rsidR="00FF0F8F" w:rsidRPr="00F16C88">
        <w:fldChar w:fldCharType="end"/>
      </w:r>
      <w:r w:rsidR="00FF0F8F" w:rsidRPr="00F16C88">
        <w:t>.</w:t>
      </w:r>
    </w:p>
    <w:p w14:paraId="68A48249" w14:textId="77777777" w:rsidR="006C2879" w:rsidRPr="00F16C88" w:rsidRDefault="006C2879" w:rsidP="0055640C"/>
    <w:p w14:paraId="7D6D457B" w14:textId="3BF55EE5" w:rsidR="006B74B8" w:rsidRPr="00F16C88" w:rsidRDefault="006B74B8" w:rsidP="006B74B8">
      <w:pPr>
        <w:pStyle w:val="Heading3"/>
      </w:pPr>
      <w:r w:rsidRPr="00F16C88">
        <w:t>Phase IV</w:t>
      </w:r>
      <w:r w:rsidR="005726F0" w:rsidRPr="00F16C88">
        <w:t>: literature review</w:t>
      </w:r>
      <w:r w:rsidR="00370D3C" w:rsidRPr="00F16C88">
        <w:t xml:space="preserve"> –</w:t>
      </w:r>
      <w:r w:rsidR="005726F0" w:rsidRPr="00F16C88">
        <w:t xml:space="preserve"> how to measure</w:t>
      </w:r>
    </w:p>
    <w:p w14:paraId="781089F0" w14:textId="1AC2DBB6" w:rsidR="00E36E5D" w:rsidRPr="00F16C88" w:rsidRDefault="00040E60" w:rsidP="00C405A1">
      <w:r w:rsidRPr="00F16C88">
        <w:t xml:space="preserve">This final literature review aims to link each of the outcomes agreed at the end of the previous phase to the most appropriate measurement tool. </w:t>
      </w:r>
      <w:r w:rsidR="00E36E5D" w:rsidRPr="00F16C88">
        <w:t xml:space="preserve">Practical guidance on how to select measurement </w:t>
      </w:r>
      <w:r w:rsidR="0009035D" w:rsidRPr="00F16C88">
        <w:t>tools</w:t>
      </w:r>
      <w:r w:rsidR="00E36E5D" w:rsidRPr="00F16C88">
        <w:t xml:space="preserve"> for outcomes in a </w:t>
      </w:r>
      <w:r w:rsidRPr="00F16C88">
        <w:t>COS</w:t>
      </w:r>
      <w:r w:rsidR="00E36E5D" w:rsidRPr="00F16C88">
        <w:t xml:space="preserve"> has recently been published a result of a collaboration between COMET and the Consensus-based Standards for the selection of health Measurement Instruments (COSMIN) initiatives</w:t>
      </w:r>
      <w:r w:rsidR="00C022C6" w:rsidRPr="00F16C88">
        <w:t xml:space="preserve"> </w:t>
      </w:r>
      <w:r w:rsidR="00C022C6" w:rsidRPr="00F16C88">
        <w:fldChar w:fldCharType="begin">
          <w:fldData xml:space="preserve">PEVuZE5vdGU+PENpdGU+PEF1dGhvcj5Qcmluc2VuPC9BdXRob3I+PFllYXI+MjAxNjwvWWVhcj48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xLTEwPC9wYWdlcz48dm9sdW1lPjE3PC92b2x1bWU+PG51
bWJlcj40NDk8L251bWJlcj48ZGF0ZXM+PHllYXI+MjAxNjwveWVhcj48cHViLWRhdGVzPjxkYXRl
PlNlcCAxMzwvZGF0ZT48L3B1Yi1kYXRlcz48L2RhdGVzPjxpc2JuPjE3NDUtNjIxNSAoRWxlY3Ry
b25pYykmI3hEOzE3NDUtNjIxNSAoTGlua2luZyk8L2lzYm4+PGFjY2Vzc2lvbi1udW0+Mjc2MTg5
MTQ8L2FjY2Vzc2lvbi1udW0+PHVybHM+PHJlbGF0ZWQtdXJscz48dXJsPmh0dHA6Ly93d3cubmNi
aS5ubG0ubmloLmdvdi9wdWJtZWQvMjc2MTg5MTQ8L3VybD48L3JlbGF0ZWQtdXJscz48L3VybHM+
PGN1c3RvbTI+NTAyMDU0OTwvY3VzdG9tMj48ZWxlY3Ryb25pYy1yZXNvdXJjZS1udW0+MTAuMTE4
Ni9zMTMwNjMtMDE2LTE1NTUtMjwvZWxlY3Ryb25pYy1yZXNvdXJjZS1udW0+PC9yZWNvcmQ+PC9D
aXRlPjwvRW5kTm90ZT5=
</w:fldData>
        </w:fldChar>
      </w:r>
      <w:r w:rsidR="00C405A1" w:rsidRPr="00F16C88">
        <w:instrText xml:space="preserve"> ADDIN EN.CITE </w:instrText>
      </w:r>
      <w:r w:rsidR="00C405A1" w:rsidRPr="00F16C88">
        <w:fldChar w:fldCharType="begin">
          <w:fldData xml:space="preserve">PEVuZE5vdGU+PENpdGU+PEF1dGhvcj5Qcmluc2VuPC9BdXRob3I+PFllYXI+MjAxNjwvWWVhcj48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</w:fldData>
        </w:fldChar>
      </w:r>
      <w:r w:rsidR="00C405A1" w:rsidRPr="00F16C88">
        <w:instrText xml:space="preserve"> ADDIN EN.CITE.DATA </w:instrText>
      </w:r>
      <w:r w:rsidR="00C405A1" w:rsidRPr="00F16C88">
        <w:fldChar w:fldCharType="end"/>
      </w:r>
      <w:r w:rsidR="00C022C6" w:rsidRPr="00F16C88">
        <w:fldChar w:fldCharType="separate"/>
      </w:r>
      <w:r w:rsidR="00707729" w:rsidRPr="00F16C88">
        <w:rPr>
          <w:noProof/>
        </w:rPr>
        <w:t>(Prinsen et al., 2016)</w:t>
      </w:r>
      <w:r w:rsidR="00C022C6" w:rsidRPr="00F16C88">
        <w:fldChar w:fldCharType="end"/>
      </w:r>
      <w:r w:rsidR="00E36E5D" w:rsidRPr="00F16C88">
        <w:t>. This</w:t>
      </w:r>
      <w:r w:rsidR="00370D3C" w:rsidRPr="00F16C88">
        <w:t xml:space="preserve"> guidance </w:t>
      </w:r>
      <w:r w:rsidR="0009035D" w:rsidRPr="00F16C88">
        <w:t>suggests</w:t>
      </w:r>
      <w:r w:rsidR="00370D3C" w:rsidRPr="00F16C88">
        <w:t xml:space="preserve"> 4 steps </w:t>
      </w:r>
      <w:r w:rsidRPr="00F16C88">
        <w:t>which will be followed as described below.</w:t>
      </w:r>
    </w:p>
    <w:p w14:paraId="4F46438B" w14:textId="61C39FCF" w:rsidR="00370D3C" w:rsidRPr="00F16C88" w:rsidRDefault="00370D3C" w:rsidP="00F935EF">
      <w:pPr>
        <w:pStyle w:val="Heading4"/>
      </w:pPr>
      <w:r w:rsidRPr="00F16C88">
        <w:t>Conceptual considerations</w:t>
      </w:r>
    </w:p>
    <w:p w14:paraId="11529FD7" w14:textId="784A497E" w:rsidR="00370D3C" w:rsidRPr="00F16C88" w:rsidRDefault="00582FCF" w:rsidP="00D46E86">
      <w:r w:rsidRPr="00F16C88">
        <w:t>A</w:t>
      </w:r>
      <w:r w:rsidR="00040E60" w:rsidRPr="00F16C88">
        <w:t xml:space="preserve"> clear definition of the</w:t>
      </w:r>
      <w:r w:rsidR="0009035D" w:rsidRPr="00F16C88">
        <w:t xml:space="preserve"> concepts behind each of the outcomes </w:t>
      </w:r>
      <w:r w:rsidR="00040E60" w:rsidRPr="00F16C88">
        <w:t xml:space="preserve">will be decided upon by the </w:t>
      </w:r>
      <w:r w:rsidR="00A8069B" w:rsidRPr="00F16C88">
        <w:t>research</w:t>
      </w:r>
      <w:r w:rsidR="00040E60" w:rsidRPr="00F16C88">
        <w:t xml:space="preserve"> team. </w:t>
      </w:r>
    </w:p>
    <w:p w14:paraId="29650863" w14:textId="377F0326" w:rsidR="0009035D" w:rsidRPr="00F16C88" w:rsidRDefault="0009035D" w:rsidP="0009035D">
      <w:pPr>
        <w:pStyle w:val="Heading4"/>
      </w:pPr>
      <w:r w:rsidRPr="00F16C88">
        <w:t>Finding existing measurement tools</w:t>
      </w:r>
    </w:p>
    <w:p w14:paraId="056CBC43" w14:textId="0BB4194C" w:rsidR="0009035D" w:rsidRPr="00F16C88" w:rsidRDefault="00D46E86" w:rsidP="00C405A1">
      <w:r w:rsidRPr="00F16C88">
        <w:t>The selection of the measurement tools will consider the stage of disease progression (mild to moderate and severe stages separately) and the intervention settings.  T</w:t>
      </w:r>
      <w:r w:rsidR="00F7698E" w:rsidRPr="00F16C88">
        <w:t xml:space="preserve">he process </w:t>
      </w:r>
      <w:r w:rsidRPr="00F16C88">
        <w:t xml:space="preserve">of finding existing measurement tools </w:t>
      </w:r>
      <w:r w:rsidR="0009035D" w:rsidRPr="00F16C88">
        <w:t xml:space="preserve">would have started in phase </w:t>
      </w:r>
      <w:proofErr w:type="gramStart"/>
      <w:r w:rsidR="0009035D" w:rsidRPr="00F16C88">
        <w:t>I</w:t>
      </w:r>
      <w:proofErr w:type="gramEnd"/>
      <w:r w:rsidR="0009035D" w:rsidRPr="00F16C88">
        <w:t xml:space="preserve"> (literature review). </w:t>
      </w:r>
      <w:r w:rsidRPr="00F16C88">
        <w:t>Additional literature</w:t>
      </w:r>
      <w:r w:rsidR="0009035D" w:rsidRPr="00F16C88">
        <w:t xml:space="preserve"> searches will be </w:t>
      </w:r>
      <w:r w:rsidRPr="00F16C88">
        <w:t>undertaken to update the literature review on phase I,</w:t>
      </w:r>
      <w:r w:rsidR="0009035D" w:rsidRPr="00F16C88">
        <w:t xml:space="preserve"> and to identify the psychometric properties of each of the measurement tools identified</w:t>
      </w:r>
      <w:r w:rsidR="00C75567" w:rsidRPr="00F16C88">
        <w:t>.</w:t>
      </w:r>
      <w:r w:rsidR="00F7698E" w:rsidRPr="00F16C88">
        <w:t xml:space="preserve"> The search stra</w:t>
      </w:r>
      <w:r w:rsidRPr="00F16C88">
        <w:t>tegy will follow the guidance of</w:t>
      </w:r>
      <w:r w:rsidR="00F935EF" w:rsidRPr="00F16C88">
        <w:t xml:space="preserve"> </w:t>
      </w:r>
      <w:r w:rsidR="00F935EF" w:rsidRPr="00F16C88">
        <w:fldChar w:fldCharType="begin">
          <w:fldData xml:space="preserve">PEVuZE5vdGU+PENpdGUgQXV0aG9yWWVhcj0iMSI+PEF1dGhvcj5Qcmluc2VuPC9BdXRob3I+PFll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EtMTA8L3BhZ2VzPjx2b2x1bWU+
MTc8L3ZvbHVtZT48bnVtYmVyPjQ0OTwvbnVtYmVyPjxkYXRlcz48eWVhcj4yMDE2PC95ZWFyPjxw
dWItZGF0ZXM+PGRhdGU+U2VwIDEzPC9kYXRlPjwvcHViLWRhdGVzPjwvZGF0ZXM+PGlzYm4+MTc0
NS02MjE1IChFbGVjdHJvbmljKSYjeEQ7MTc0NS02MjE1IChMaW5raW5nKTwvaXNibj48YWNjZXNz
aW9uLW51bT4yNzYxODkxNDwvYWNjZXNzaW9uLW51bT48dXJscz48cmVsYXRlZC11cmxzPjx1cmw+
aHR0cDovL3d3dy5uY2JpLm5sbS5uaWguZ292L3B1Ym1lZC8yNzYxODkxNDwvdXJsPjwvcmVsYXRl
ZC11cmxzPjwvdXJscz48Y3VzdG9tMj41MDIwNTQ5PC9jdXN0b20yPjxlbGVjdHJvbmljLXJlc291
cmNlLW51bT4xMC4xMTg2L3MxMzA2My0wMTYtMTU1NS0yPC9lbGVjdHJvbmljLXJlc291cmNlLW51
bT48L3JlY29yZD48L0NpdGU+PC9FbmROb3RlPn==
</w:fldData>
        </w:fldChar>
      </w:r>
      <w:r w:rsidR="00C405A1" w:rsidRPr="00F16C88">
        <w:instrText xml:space="preserve"> ADDIN EN.CITE </w:instrText>
      </w:r>
      <w:r w:rsidR="00C405A1" w:rsidRPr="00F16C88">
        <w:fldChar w:fldCharType="begin">
          <w:fldData xml:space="preserve">PEVuZE5vdGU+PENpdGUgQXV0aG9yWWVhcj0iMSI+PEF1dGhvcj5Qcmluc2VuPC9BdXRob3I+PFll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</w:fldData>
        </w:fldChar>
      </w:r>
      <w:r w:rsidR="00C405A1" w:rsidRPr="00F16C88">
        <w:instrText xml:space="preserve"> ADDIN EN.CITE.DATA </w:instrText>
      </w:r>
      <w:r w:rsidR="00C405A1" w:rsidRPr="00F16C88">
        <w:fldChar w:fldCharType="end"/>
      </w:r>
      <w:r w:rsidR="00F935EF" w:rsidRPr="00F16C88">
        <w:fldChar w:fldCharType="separate"/>
      </w:r>
      <w:r w:rsidR="00707729" w:rsidRPr="00F16C88">
        <w:rPr>
          <w:noProof/>
        </w:rPr>
        <w:t>Prinsen et al. (2016)</w:t>
      </w:r>
      <w:r w:rsidR="00F935EF" w:rsidRPr="00F16C88">
        <w:fldChar w:fldCharType="end"/>
      </w:r>
      <w:r w:rsidR="00F935EF" w:rsidRPr="00F16C88">
        <w:t xml:space="preserve"> </w:t>
      </w:r>
      <w:r w:rsidR="00F7698E" w:rsidRPr="00F16C88">
        <w:t>and the advice from a librarian</w:t>
      </w:r>
      <w:r w:rsidR="00A8069B" w:rsidRPr="00F16C88">
        <w:t>.</w:t>
      </w:r>
    </w:p>
    <w:p w14:paraId="56C84C1A" w14:textId="68EE1496" w:rsidR="00C75567" w:rsidRPr="00F16C88" w:rsidRDefault="00C75567" w:rsidP="00C75567">
      <w:pPr>
        <w:pStyle w:val="Heading4"/>
      </w:pPr>
      <w:r w:rsidRPr="00F16C88">
        <w:t>Quality assessment of the instrument tools</w:t>
      </w:r>
    </w:p>
    <w:p w14:paraId="72241850" w14:textId="429C02C7" w:rsidR="00C75567" w:rsidRPr="00F16C88" w:rsidRDefault="00C75567" w:rsidP="004C05A3">
      <w:r w:rsidRPr="00F16C88">
        <w:t>This step will follow the criteria indicated by COSMIN</w:t>
      </w:r>
      <w:r w:rsidR="00C05B58" w:rsidRPr="00F16C88">
        <w:t xml:space="preserve"> (internal consistency, reliability, measurement error, content validity, structural validity, hypothesis testing</w:t>
      </w:r>
      <w:r w:rsidR="005C47CC" w:rsidRPr="00F16C88">
        <w:t>, cross cultural validity, criterion validity, responsiveness and interpretability)</w:t>
      </w:r>
      <w:r w:rsidRPr="00F16C88">
        <w:t xml:space="preserve"> </w:t>
      </w:r>
      <w:r w:rsidR="005C47CC" w:rsidRPr="00F16C88">
        <w:fldChar w:fldCharType="begin"/>
      </w:r>
      <w:r w:rsidR="005C47CC" w:rsidRPr="00F16C88">
        <w:instrText xml:space="preserve"> ADDIN EN.CITE &lt;EndNote&gt;&lt;Cite&gt;&lt;Author&gt;Mokkink&lt;/Author&gt;&lt;Year&gt;2010&lt;/Year&gt;&lt;RecNum&gt;624&lt;/RecNum&gt;&lt;DisplayText&gt;(Mokkink et al., 2010)&lt;/DisplayText&gt;&lt;record&gt;&lt;rec-number&gt;624&lt;/rec-number&gt;&lt;foreign-keys&gt;&lt;key app="EN" db-id="easa5r5p4t5edsesz0p59wdgezz9s0zrws5f" timestamp="1499439983"&gt;624&lt;/key&gt;&lt;/foreign-keys&gt;&lt;ref-type name="Journal Article"&gt;17&lt;/ref-type&gt;&lt;contributors&gt;&lt;authors&gt;&lt;author&gt;Mokkink, L.B.&lt;/author&gt;&lt;author&gt;Terwee C.B.&lt;/author&gt;&lt;author&gt;Patrick D.L.&lt;/author&gt;&lt;author&gt;Alonso J.&lt;/author&gt;&lt;author&gt;Stratford P.W.&lt;/author&gt;&lt;author&gt;Knol D.L.&lt;/author&gt;&lt;author&gt;Bouter L.M.&lt;/author&gt;&lt;author&gt;de Vet H.C.W.&lt;/author&gt;&lt;/authors&gt;&lt;/contributors&gt;&lt;titles&gt;&lt;title&gt;The COSMIN checklist for assessing the methodological quality of studies on measurement properties of health status measurement inst</w:instrText>
      </w:r>
      <w:r w:rsidR="005C47CC" w:rsidRPr="00F16C88">
        <w:rPr>
          <w:rFonts w:hint="eastAsia"/>
        </w:rPr>
        <w:instrText>ruments: an international Delphi study.&lt;/title&gt;&lt;secondary-title&gt;Quality of Life Research&lt;/secondary-title&gt;&lt;/titles&gt;&lt;periodical&gt;&lt;full-title&gt;Quality of Life Research&lt;/full-title&gt;&lt;/periodical&gt;&lt;pages&gt;539</w:instrText>
      </w:r>
      <w:r w:rsidR="005C47CC" w:rsidRPr="00F16C88">
        <w:rPr>
          <w:rFonts w:hint="eastAsia"/>
        </w:rPr>
        <w:instrText>‐</w:instrText>
      </w:r>
      <w:r w:rsidR="005C47CC" w:rsidRPr="00F16C88">
        <w:rPr>
          <w:rFonts w:hint="eastAsia"/>
        </w:rPr>
        <w:instrText>49&lt;/pages&gt;&lt;volume&gt;19&lt;/volume&gt;&lt;dates&gt;&lt;year&gt;2010&lt;/year&gt;&lt;/</w:instrText>
      </w:r>
      <w:r w:rsidR="005C47CC" w:rsidRPr="00F16C88">
        <w:instrText>dates&gt;&lt;urls&gt;&lt;/urls&gt;&lt;/record&gt;&lt;/Cite&gt;&lt;/EndNote&gt;</w:instrText>
      </w:r>
      <w:r w:rsidR="005C47CC" w:rsidRPr="00F16C88">
        <w:fldChar w:fldCharType="separate"/>
      </w:r>
      <w:r w:rsidR="005C47CC" w:rsidRPr="00F16C88">
        <w:rPr>
          <w:noProof/>
        </w:rPr>
        <w:t>(Mokkink et al., 2010)</w:t>
      </w:r>
      <w:r w:rsidR="005C47CC" w:rsidRPr="00F16C88">
        <w:fldChar w:fldCharType="end"/>
      </w:r>
      <w:r w:rsidR="005C47CC" w:rsidRPr="00F16C88">
        <w:t xml:space="preserve"> </w:t>
      </w:r>
      <w:r w:rsidRPr="00F16C88">
        <w:t xml:space="preserve">to assess </w:t>
      </w:r>
      <w:r w:rsidRPr="00F16C88">
        <w:lastRenderedPageBreak/>
        <w:t xml:space="preserve">the quality </w:t>
      </w:r>
      <w:r w:rsidR="005C47CC" w:rsidRPr="00F16C88">
        <w:t xml:space="preserve">of the evidence </w:t>
      </w:r>
      <w:r w:rsidRPr="00F16C88">
        <w:t xml:space="preserve">available </w:t>
      </w:r>
      <w:r w:rsidR="005C47CC" w:rsidRPr="00F16C88">
        <w:t xml:space="preserve">on the measurement properties of </w:t>
      </w:r>
      <w:r w:rsidRPr="00F16C88">
        <w:t xml:space="preserve">measurement tools linked to each of the outcomes, </w:t>
      </w:r>
      <w:r w:rsidR="00A8069B" w:rsidRPr="00F16C88">
        <w:t>acc</w:t>
      </w:r>
      <w:r w:rsidR="00F80C8D" w:rsidRPr="00F16C88">
        <w:t>ording to our set population</w:t>
      </w:r>
      <w:r w:rsidR="00A8069B" w:rsidRPr="00F16C88">
        <w:t xml:space="preserve"> group and intervention setting.</w:t>
      </w:r>
    </w:p>
    <w:p w14:paraId="019C7459" w14:textId="6A282557" w:rsidR="00C75567" w:rsidRPr="00F16C88" w:rsidRDefault="00C75567" w:rsidP="00775890">
      <w:pPr>
        <w:pStyle w:val="Heading4"/>
      </w:pPr>
      <w:r w:rsidRPr="00F16C88">
        <w:t>Generic recommendations</w:t>
      </w:r>
    </w:p>
    <w:p w14:paraId="313CDE1D" w14:textId="77777777" w:rsidR="0069517D" w:rsidRPr="00F16C88" w:rsidRDefault="00C75567" w:rsidP="000D5C77">
      <w:r w:rsidRPr="00F16C88">
        <w:t>Only tools with high quality evidence for good content validity, good internal consistency and that are considered feasible</w:t>
      </w:r>
      <w:r w:rsidR="00775890" w:rsidRPr="00F16C88">
        <w:t xml:space="preserve"> (</w:t>
      </w:r>
      <w:r w:rsidR="00A8069B" w:rsidRPr="00F16C88">
        <w:t>on the grounds of</w:t>
      </w:r>
      <w:r w:rsidR="00775890" w:rsidRPr="00F16C88">
        <w:t xml:space="preserve"> application time</w:t>
      </w:r>
      <w:r w:rsidR="00D46E86" w:rsidRPr="00F16C88">
        <w:t>, availability</w:t>
      </w:r>
      <w:r w:rsidR="00775890" w:rsidRPr="00F16C88">
        <w:t xml:space="preserve"> and costs)</w:t>
      </w:r>
      <w:r w:rsidRPr="00F16C88">
        <w:t xml:space="preserve"> will be recommended in the final COS. </w:t>
      </w:r>
      <w:r w:rsidR="00D46E86" w:rsidRPr="00F16C88">
        <w:t>To encourage</w:t>
      </w:r>
      <w:r w:rsidRPr="00F16C88">
        <w:t xml:space="preserve"> consistency in clinical trials</w:t>
      </w:r>
      <w:r w:rsidR="00775890" w:rsidRPr="00F16C88">
        <w:t xml:space="preserve">, each outcome should be linked to one measurement tool only. </w:t>
      </w:r>
      <w:r w:rsidRPr="00F16C88">
        <w:t>If multiple tools</w:t>
      </w:r>
      <w:r w:rsidR="00775890" w:rsidRPr="00F16C88">
        <w:t xml:space="preserve"> fit quality and feasibility criteria, a</w:t>
      </w:r>
      <w:r w:rsidR="0000436E" w:rsidRPr="00F16C88">
        <w:t xml:space="preserve">n expert panel </w:t>
      </w:r>
      <w:r w:rsidR="00775890" w:rsidRPr="00F16C88">
        <w:t>will be arranged wi</w:t>
      </w:r>
      <w:r w:rsidR="00D46E86" w:rsidRPr="00F16C88">
        <w:t>th the stakeholder groups to reach</w:t>
      </w:r>
      <w:r w:rsidR="00775890" w:rsidRPr="00F16C88">
        <w:t xml:space="preserve"> a consensus on which measurement tool will be recommended in the final COS</w:t>
      </w:r>
      <w:r w:rsidR="00081267" w:rsidRPr="00F16C88">
        <w:t xml:space="preserve"> </w:t>
      </w:r>
      <w:r w:rsidR="00081267" w:rsidRPr="00F16C88">
        <w:fldChar w:fldCharType="begin">
          <w:fldData xml:space="preserve">PEVuZE5vdGU+PENpdGU+PEF1dGhvcj5Db3VsdGVyPC9BdXRob3I+PFllYXI+MjAxNjwvWWVhcj48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E2PC9wYWdl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</w:fldData>
        </w:fldChar>
      </w:r>
      <w:r w:rsidR="00707729" w:rsidRPr="00F16C88">
        <w:instrText xml:space="preserve"> ADDIN EN.CITE </w:instrText>
      </w:r>
      <w:r w:rsidR="00707729" w:rsidRPr="00F16C88">
        <w:fldChar w:fldCharType="begin">
          <w:fldData xml:space="preserve">PEVuZE5vdGU+PENpdGU+PEF1dGhvcj5Db3VsdGVyPC9BdXRob3I+PFllYXI+MjAxNjwvWWVhcj48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</w:fldData>
        </w:fldChar>
      </w:r>
      <w:r w:rsidR="00707729" w:rsidRPr="00F16C88">
        <w:instrText xml:space="preserve"> ADDIN EN.CITE.DATA </w:instrText>
      </w:r>
      <w:r w:rsidR="00707729" w:rsidRPr="00F16C88">
        <w:fldChar w:fldCharType="end"/>
      </w:r>
      <w:r w:rsidR="00081267" w:rsidRPr="00F16C88">
        <w:fldChar w:fldCharType="separate"/>
      </w:r>
      <w:r w:rsidR="00707729" w:rsidRPr="00F16C88">
        <w:rPr>
          <w:noProof/>
        </w:rPr>
        <w:t>(Coulter et al., 2016)</w:t>
      </w:r>
      <w:r w:rsidR="00081267" w:rsidRPr="00F16C88">
        <w:fldChar w:fldCharType="end"/>
      </w:r>
      <w:r w:rsidR="0000436E" w:rsidRPr="00F16C88">
        <w:t>.</w:t>
      </w:r>
    </w:p>
    <w:p w14:paraId="35A79DE7" w14:textId="75DCF105" w:rsidR="00005700" w:rsidRPr="00F16C88" w:rsidRDefault="0000436E" w:rsidP="0069517D">
      <w:r w:rsidRPr="00F16C88">
        <w:t xml:space="preserve"> </w:t>
      </w:r>
      <w:r w:rsidR="00C56824" w:rsidRPr="00F16C88">
        <w:t>M</w:t>
      </w:r>
      <w:r w:rsidRPr="00F16C88">
        <w:t>easurement tools and the</w:t>
      </w:r>
      <w:r w:rsidR="00C56824" w:rsidRPr="00F16C88">
        <w:t>ir</w:t>
      </w:r>
      <w:r w:rsidRPr="00F16C88">
        <w:t xml:space="preserve"> characteristics identified in the literature</w:t>
      </w:r>
      <w:r w:rsidR="00C56824" w:rsidRPr="00F16C88">
        <w:t xml:space="preserve"> will be shown to the panel members</w:t>
      </w:r>
      <w:r w:rsidRPr="00F16C88">
        <w:t xml:space="preserve">. </w:t>
      </w:r>
      <w:r w:rsidR="000D5C77" w:rsidRPr="00F16C88">
        <w:t>L</w:t>
      </w:r>
      <w:r w:rsidR="004C05A3" w:rsidRPr="00F16C88">
        <w:t>ay terms and examples will be us</w:t>
      </w:r>
      <w:r w:rsidR="000D5C77" w:rsidRPr="00F16C88">
        <w:t xml:space="preserve">ed to explain psychometric properties to non-scientific members of the panel. </w:t>
      </w:r>
      <w:r w:rsidR="004B28D8" w:rsidRPr="00F16C88">
        <w:t>Patients</w:t>
      </w:r>
      <w:r w:rsidR="002A4089" w:rsidRPr="00F16C88">
        <w:t>, friend</w:t>
      </w:r>
      <w:r w:rsidR="004B28D8" w:rsidRPr="00F16C88">
        <w:t xml:space="preserve"> </w:t>
      </w:r>
      <w:r w:rsidR="000D5C77" w:rsidRPr="00F16C88">
        <w:t>and relatives stakeholder group may be represented by friends or relatives only. However</w:t>
      </w:r>
      <w:r w:rsidR="00CC2D15" w:rsidRPr="00F16C88">
        <w:t>,</w:t>
      </w:r>
      <w:r w:rsidR="000D5C77" w:rsidRPr="00F16C88">
        <w:t xml:space="preserve"> if PwD are recruited to take part in this stage, quiet environments and shorter sessions will be arranged to accommodate their needs and facilitate their participation.</w:t>
      </w:r>
      <w:r w:rsidR="0069517D" w:rsidRPr="00F16C88">
        <w:t xml:space="preserve"> Advice from patient representatives will also be sought in the planning of this expert panel.</w:t>
      </w:r>
      <w:r w:rsidR="000D5C77" w:rsidRPr="00F16C88">
        <w:t xml:space="preserve"> </w:t>
      </w:r>
      <w:r w:rsidRPr="00F16C88">
        <w:t xml:space="preserve">Each panel member would then rate each measurement tool individually. The results of the voting will be revealed and followed by a group discussion, which would then lead to another round of voting, until a consensus </w:t>
      </w:r>
      <w:r w:rsidR="00081267" w:rsidRPr="00F16C88">
        <w:t>of 7</w:t>
      </w:r>
      <w:r w:rsidR="00C56824" w:rsidRPr="00F16C88">
        <w:t>0</w:t>
      </w:r>
      <w:r w:rsidR="00081267" w:rsidRPr="00F16C88">
        <w:t xml:space="preserve">% of more votes in favour of a particular measurement tool </w:t>
      </w:r>
      <w:r w:rsidRPr="00F16C88">
        <w:t>can be reached.</w:t>
      </w:r>
    </w:p>
    <w:p w14:paraId="7247C037" w14:textId="77777777" w:rsidR="00C56824" w:rsidRPr="00F16C88" w:rsidRDefault="00C56824" w:rsidP="006B74B8">
      <w:pPr>
        <w:pStyle w:val="Heading2"/>
      </w:pPr>
    </w:p>
    <w:p w14:paraId="3EEC98C4" w14:textId="77777777" w:rsidR="008E479A" w:rsidRPr="00F16C88" w:rsidRDefault="008E479A" w:rsidP="006B74B8">
      <w:pPr>
        <w:pStyle w:val="Heading2"/>
      </w:pPr>
      <w:r w:rsidRPr="00F16C88">
        <w:t>Conclusion</w:t>
      </w:r>
    </w:p>
    <w:p w14:paraId="2F92169B" w14:textId="4B533DCF" w:rsidR="0052240A" w:rsidRPr="00F16C88" w:rsidRDefault="0052240A" w:rsidP="0069517D">
      <w:r w:rsidRPr="00F16C88">
        <w:t>A</w:t>
      </w:r>
      <w:r w:rsidR="00F80C8D" w:rsidRPr="00F16C88">
        <w:t>dherence to COS applicable to all</w:t>
      </w:r>
      <w:r w:rsidRPr="00F16C88">
        <w:t xml:space="preserve"> physical activity interventions for </w:t>
      </w:r>
      <w:r w:rsidR="0069517D" w:rsidRPr="00F16C88">
        <w:t>PwD</w:t>
      </w:r>
      <w:r w:rsidRPr="00F16C88">
        <w:t xml:space="preserve"> in any setting and able to cover all stages of the disease progression will increase the consistency of clinical trials in this field</w:t>
      </w:r>
      <w:r w:rsidR="00F80C8D" w:rsidRPr="00F16C88">
        <w:t>;</w:t>
      </w:r>
      <w:r w:rsidR="00746A9C" w:rsidRPr="00F16C88">
        <w:t xml:space="preserve"> allow a direct comparison between interventions</w:t>
      </w:r>
      <w:r w:rsidRPr="00F16C88">
        <w:t xml:space="preserve"> </w:t>
      </w:r>
      <w:r w:rsidR="00746A9C" w:rsidRPr="00F16C88">
        <w:t xml:space="preserve">and consequently </w:t>
      </w:r>
      <w:r w:rsidR="00F80C8D" w:rsidRPr="00F16C88">
        <w:t>lead to</w:t>
      </w:r>
      <w:r w:rsidR="00746A9C" w:rsidRPr="00F16C88">
        <w:t xml:space="preserve"> more clear guidance </w:t>
      </w:r>
      <w:r w:rsidR="00C56824" w:rsidRPr="00F16C88">
        <w:t>for research and clinical</w:t>
      </w:r>
      <w:r w:rsidR="00746A9C" w:rsidRPr="00F16C88">
        <w:t xml:space="preserve"> practice. </w:t>
      </w:r>
    </w:p>
    <w:p w14:paraId="12D73C65" w14:textId="435812B4" w:rsidR="00875365" w:rsidRPr="00F16C88" w:rsidRDefault="00875365" w:rsidP="00B4097F">
      <w:r w:rsidRPr="00F16C88">
        <w:t xml:space="preserve">Of the methodology presented above, </w:t>
      </w:r>
      <w:r w:rsidR="00C56824" w:rsidRPr="00F16C88">
        <w:t>the Delphi study is the phase requiring</w:t>
      </w:r>
      <w:r w:rsidRPr="00F16C88">
        <w:t xml:space="preserve"> particular attention</w:t>
      </w:r>
      <w:r w:rsidR="00F80C8D" w:rsidRPr="00F16C88">
        <w:t>, and careful adaptations</w:t>
      </w:r>
      <w:r w:rsidRPr="00F16C88">
        <w:t xml:space="preserve"> to enable </w:t>
      </w:r>
      <w:r w:rsidR="00C20437" w:rsidRPr="00F16C88">
        <w:t>PwD</w:t>
      </w:r>
      <w:r w:rsidRPr="00F16C88">
        <w:t xml:space="preserve"> to take part. A card sorting strategy and the absence of a ranking system</w:t>
      </w:r>
      <w:r w:rsidR="00F80C8D" w:rsidRPr="00F16C88">
        <w:t>,</w:t>
      </w:r>
      <w:r w:rsidRPr="00F16C88">
        <w:t xml:space="preserve"> typical</w:t>
      </w:r>
      <w:r w:rsidR="00F80C8D" w:rsidRPr="00F16C88">
        <w:t>ly used</w:t>
      </w:r>
      <w:r w:rsidRPr="00F16C88">
        <w:t xml:space="preserve"> in Delphi s</w:t>
      </w:r>
      <w:r w:rsidR="00F80C8D" w:rsidRPr="00F16C88">
        <w:t>urveys,</w:t>
      </w:r>
      <w:r w:rsidRPr="00F16C88">
        <w:t xml:space="preserve"> is</w:t>
      </w:r>
      <w:r w:rsidR="00F80C8D" w:rsidRPr="00F16C88">
        <w:t xml:space="preserve"> </w:t>
      </w:r>
      <w:r w:rsidRPr="00F16C88">
        <w:t>suggested</w:t>
      </w:r>
      <w:r w:rsidR="00F80C8D" w:rsidRPr="00F16C88">
        <w:t>. These adaptations</w:t>
      </w:r>
      <w:r w:rsidRPr="00F16C88">
        <w:t xml:space="preserve"> will be </w:t>
      </w:r>
      <w:r w:rsidR="00C56824" w:rsidRPr="00F16C88">
        <w:t>trialled</w:t>
      </w:r>
      <w:r w:rsidRPr="00F16C88">
        <w:t xml:space="preserve"> by carers before implementation. </w:t>
      </w:r>
      <w:r w:rsidR="00081267" w:rsidRPr="00F16C88">
        <w:t>The possible expert panel at the end of phase IV, to vote on one of multiple possible tools to measure one outcome</w:t>
      </w:r>
      <w:r w:rsidR="00C56824" w:rsidRPr="00F16C88">
        <w:t>,</w:t>
      </w:r>
      <w:r w:rsidR="00081267" w:rsidRPr="00F16C88">
        <w:t xml:space="preserve"> is also an </w:t>
      </w:r>
      <w:r w:rsidR="00C20437" w:rsidRPr="00F16C88">
        <w:t>adaptation of the previously described methods,</w:t>
      </w:r>
      <w:r w:rsidR="00081267" w:rsidRPr="00F16C88">
        <w:t xml:space="preserve"> </w:t>
      </w:r>
      <w:r w:rsidR="00C20437" w:rsidRPr="00F16C88">
        <w:t>with the view to include PwD.</w:t>
      </w:r>
      <w:r w:rsidR="00081267" w:rsidRPr="00F16C88">
        <w:t xml:space="preserve"> The </w:t>
      </w:r>
      <w:r w:rsidRPr="00F16C88">
        <w:t xml:space="preserve">use of consensus </w:t>
      </w:r>
      <w:r w:rsidR="00081267" w:rsidRPr="00F16C88">
        <w:t>and prioritisation</w:t>
      </w:r>
      <w:r w:rsidRPr="00F16C88">
        <w:t xml:space="preserve"> methods </w:t>
      </w:r>
      <w:r w:rsidR="00081267" w:rsidRPr="00F16C88">
        <w:t>involving</w:t>
      </w:r>
      <w:r w:rsidRPr="00F16C88">
        <w:t xml:space="preserve"> </w:t>
      </w:r>
      <w:r w:rsidR="00081267" w:rsidRPr="00F16C88">
        <w:t>PwD</w:t>
      </w:r>
      <w:r w:rsidRPr="00F16C88">
        <w:t xml:space="preserve"> and other cognitive impairments </w:t>
      </w:r>
      <w:r w:rsidR="00F80C8D" w:rsidRPr="00F16C88">
        <w:t>requires</w:t>
      </w:r>
      <w:r w:rsidRPr="00F16C88">
        <w:t xml:space="preserve"> further</w:t>
      </w:r>
      <w:r w:rsidR="00F80C8D" w:rsidRPr="00F16C88">
        <w:t xml:space="preserve"> methodological</w:t>
      </w:r>
      <w:r w:rsidRPr="00F16C88">
        <w:t xml:space="preserve"> research.</w:t>
      </w:r>
    </w:p>
    <w:p w14:paraId="1BC2B6EE" w14:textId="451ADDE8" w:rsidR="00875365" w:rsidRPr="00F16C88" w:rsidRDefault="00C20437" w:rsidP="00C20437">
      <w:r w:rsidRPr="00F16C88">
        <w:lastRenderedPageBreak/>
        <w:t>Despite the</w:t>
      </w:r>
      <w:r w:rsidR="00F80C8D" w:rsidRPr="00F16C88">
        <w:t xml:space="preserve"> scope for important</w:t>
      </w:r>
      <w:r w:rsidR="00875365" w:rsidRPr="00F16C88">
        <w:t xml:space="preserve"> benefits of</w:t>
      </w:r>
      <w:r w:rsidR="00F80C8D" w:rsidRPr="00F16C88">
        <w:t xml:space="preserve"> the use of a</w:t>
      </w:r>
      <w:r w:rsidR="00875365" w:rsidRPr="00F16C88">
        <w:t xml:space="preserve"> COS</w:t>
      </w:r>
      <w:r w:rsidR="00F80C8D" w:rsidRPr="00F16C88">
        <w:t xml:space="preserve"> in this field, these</w:t>
      </w:r>
      <w:r w:rsidR="00875365" w:rsidRPr="00F16C88">
        <w:t xml:space="preserve"> </w:t>
      </w:r>
      <w:r w:rsidR="00F80C8D" w:rsidRPr="00F16C88">
        <w:t>will be</w:t>
      </w:r>
      <w:r w:rsidR="00875365" w:rsidRPr="00F16C88">
        <w:t xml:space="preserve"> dependent on</w:t>
      </w:r>
      <w:r w:rsidR="00F80C8D" w:rsidRPr="00F16C88">
        <w:t xml:space="preserve"> the adherence of</w:t>
      </w:r>
      <w:r w:rsidR="00875365" w:rsidRPr="00F16C88">
        <w:t xml:space="preserve"> </w:t>
      </w:r>
      <w:r w:rsidR="00F80C8D" w:rsidRPr="00F16C88">
        <w:t xml:space="preserve">the </w:t>
      </w:r>
      <w:r w:rsidR="00875365" w:rsidRPr="00F16C88">
        <w:t xml:space="preserve">trialists to </w:t>
      </w:r>
      <w:r w:rsidR="00F80C8D" w:rsidRPr="00F16C88">
        <w:t xml:space="preserve">the </w:t>
      </w:r>
      <w:r w:rsidR="00875365" w:rsidRPr="00F16C88">
        <w:t>outcomes and measurement tools</w:t>
      </w:r>
      <w:r w:rsidR="00F80C8D" w:rsidRPr="00F16C88">
        <w:t xml:space="preserve"> set by the COS</w:t>
      </w:r>
      <w:r w:rsidR="00875365" w:rsidRPr="00F16C88">
        <w:t>. Therefore dissemination work should not be overlooked once the fina</w:t>
      </w:r>
      <w:r w:rsidR="000C54F3" w:rsidRPr="00F16C88">
        <w:t>l COS is achieved and published.</w:t>
      </w:r>
    </w:p>
    <w:p w14:paraId="127A1825" w14:textId="77777777" w:rsidR="0052240A" w:rsidRPr="00F16C88" w:rsidRDefault="0052240A" w:rsidP="00652F38"/>
    <w:p w14:paraId="56CD12B5" w14:textId="77777777" w:rsidR="00DB6587" w:rsidRPr="00F16C88" w:rsidRDefault="00DB6587" w:rsidP="00023D50">
      <w:pPr>
        <w:pStyle w:val="Heading2"/>
      </w:pPr>
      <w:r w:rsidRPr="00F16C88">
        <w:t xml:space="preserve">Conflicts of interest </w:t>
      </w:r>
    </w:p>
    <w:p w14:paraId="7203DA4E" w14:textId="18DAE1B7" w:rsidR="00023D50" w:rsidRPr="00F16C88" w:rsidRDefault="00023D50" w:rsidP="00652F38">
      <w:r w:rsidRPr="00F16C88">
        <w:t xml:space="preserve">The authors have no conflicts of interest to declare. </w:t>
      </w:r>
    </w:p>
    <w:p w14:paraId="5264BA10" w14:textId="77777777" w:rsidR="00051F92" w:rsidRPr="00F16C88" w:rsidRDefault="00051F92" w:rsidP="00652F38"/>
    <w:p w14:paraId="13E9EF4B" w14:textId="135CE61A" w:rsidR="00ED11D3" w:rsidRPr="00F16C88" w:rsidRDefault="00051F92" w:rsidP="00ED11D3">
      <w:pPr>
        <w:pStyle w:val="Heading2"/>
        <w:rPr>
          <w:noProof/>
        </w:rPr>
      </w:pPr>
      <w:r w:rsidRPr="00F16C88">
        <w:rPr>
          <w:noProof/>
        </w:rPr>
        <w:fldChar w:fldCharType="begin"/>
      </w:r>
      <w:r w:rsidRPr="00F16C88">
        <w:instrText xml:space="preserve"> ADDIN EN.REFLIST </w:instrText>
      </w:r>
      <w:r w:rsidRPr="00F16C88">
        <w:rPr>
          <w:noProof/>
        </w:rPr>
        <w:fldChar w:fldCharType="separate"/>
      </w:r>
      <w:r w:rsidR="00ED11D3" w:rsidRPr="00F16C88">
        <w:t>Reference list</w:t>
      </w:r>
    </w:p>
    <w:p w14:paraId="289A8D64" w14:textId="77777777" w:rsidR="00ED11D3" w:rsidRPr="00F16C88" w:rsidRDefault="00ED11D3" w:rsidP="00ED11D3">
      <w:pPr>
        <w:pStyle w:val="EndNoteBibliographyTitle"/>
        <w:rPr>
          <w:rFonts w:ascii="MS Shell Dlg 2" w:hAnsi="MS Shell Dlg 2" w:cs="MS Shell Dlg 2"/>
        </w:rPr>
      </w:pPr>
    </w:p>
    <w:p w14:paraId="4997A791" w14:textId="77777777" w:rsidR="00ED11D3" w:rsidRPr="00F16C88" w:rsidRDefault="00ED11D3" w:rsidP="00ED11D3">
      <w:pPr>
        <w:pStyle w:val="EndNoteBibliography"/>
        <w:spacing w:after="360"/>
      </w:pPr>
      <w:r w:rsidRPr="00F16C88">
        <w:t xml:space="preserve">ALZHEIMER DISEASE INTERNATIONAL 2013. Policy Brief for Heads of Government The Global Impact of Dementia 2013–2050. </w:t>
      </w:r>
      <w:r w:rsidRPr="00F16C88">
        <w:rPr>
          <w:i/>
        </w:rPr>
        <w:t>In:</w:t>
      </w:r>
      <w:r w:rsidRPr="00F16C88">
        <w:t xml:space="preserve"> (ADI) (ed.). London.</w:t>
      </w:r>
    </w:p>
    <w:p w14:paraId="6E5C0FC3" w14:textId="77777777" w:rsidR="00ED11D3" w:rsidRPr="00F16C88" w:rsidRDefault="00ED11D3" w:rsidP="00ED11D3">
      <w:pPr>
        <w:pStyle w:val="EndNoteBibliography"/>
        <w:spacing w:after="360"/>
      </w:pPr>
      <w:r w:rsidRPr="00F16C88">
        <w:t xml:space="preserve">BOERS, M., KIRWAN, J. R., TUGWELL, P., et al. 2014. </w:t>
      </w:r>
      <w:r w:rsidRPr="00F16C88">
        <w:rPr>
          <w:i/>
        </w:rPr>
        <w:t>The OMERACT Handbook</w:t>
      </w:r>
      <w:r w:rsidRPr="00F16C88">
        <w:t>, OMERACT.</w:t>
      </w:r>
    </w:p>
    <w:p w14:paraId="10E0A2BA" w14:textId="77777777" w:rsidR="00ED11D3" w:rsidRPr="00F16C88" w:rsidRDefault="00ED11D3" w:rsidP="00ED11D3">
      <w:pPr>
        <w:pStyle w:val="EndNoteBibliography"/>
        <w:spacing w:after="360"/>
      </w:pPr>
      <w:r w:rsidRPr="00F16C88">
        <w:t xml:space="preserve">CHAO, J., HAO, L., CHAO, I. C., SHI, M. &amp; CHAO, I. H. 2013. Utility of nelson’s modified card sorting test in patients with alzheimer’s disease or vascular dementia. </w:t>
      </w:r>
      <w:r w:rsidRPr="00F16C88">
        <w:rPr>
          <w:i/>
        </w:rPr>
        <w:t>Open Journal of Preventive Medicine,</w:t>
      </w:r>
      <w:r w:rsidRPr="00F16C88">
        <w:t xml:space="preserve"> 3</w:t>
      </w:r>
      <w:r w:rsidRPr="00F16C88">
        <w:rPr>
          <w:b/>
        </w:rPr>
        <w:t>,</w:t>
      </w:r>
      <w:r w:rsidRPr="00F16C88">
        <w:t xml:space="preserve"> 172-177.</w:t>
      </w:r>
    </w:p>
    <w:p w14:paraId="1373FDFD" w14:textId="77777777" w:rsidR="00ED11D3" w:rsidRPr="00F16C88" w:rsidRDefault="00ED11D3" w:rsidP="00ED11D3">
      <w:pPr>
        <w:pStyle w:val="EndNoteBibliography"/>
        <w:spacing w:after="360"/>
      </w:pPr>
      <w:r w:rsidRPr="00F16C88">
        <w:t xml:space="preserve">CLARKE, M. &amp; WILLIAMSON, P. 2015. Core outcome sets and trial registries. </w:t>
      </w:r>
      <w:r w:rsidRPr="00F16C88">
        <w:rPr>
          <w:i/>
        </w:rPr>
        <w:t>Trials,</w:t>
      </w:r>
      <w:r w:rsidRPr="00F16C88">
        <w:t xml:space="preserve"> 16</w:t>
      </w:r>
      <w:r w:rsidRPr="00F16C88">
        <w:rPr>
          <w:b/>
        </w:rPr>
        <w:t>,</w:t>
      </w:r>
      <w:r w:rsidRPr="00F16C88">
        <w:t xml:space="preserve"> 1-6.</w:t>
      </w:r>
    </w:p>
    <w:p w14:paraId="299921CC" w14:textId="77777777" w:rsidR="00ED11D3" w:rsidRPr="00F16C88" w:rsidRDefault="00ED11D3" w:rsidP="00ED11D3">
      <w:pPr>
        <w:pStyle w:val="EndNoteBibliography"/>
        <w:spacing w:after="360"/>
      </w:pPr>
      <w:r w:rsidRPr="00F16C88">
        <w:t xml:space="preserve">COULTER, I., ELFENBAUM, P., JAIN, S. &amp; JONAS, W. 2016. SEaRCH expert panel process: streamlining the link between evidence and practice. </w:t>
      </w:r>
      <w:r w:rsidRPr="00F16C88">
        <w:rPr>
          <w:i/>
        </w:rPr>
        <w:t>BMC Res Notes,</w:t>
      </w:r>
      <w:r w:rsidRPr="00F16C88">
        <w:t xml:space="preserve"> 9</w:t>
      </w:r>
      <w:r w:rsidRPr="00F16C88">
        <w:rPr>
          <w:b/>
        </w:rPr>
        <w:t>,</w:t>
      </w:r>
      <w:r w:rsidRPr="00F16C88">
        <w:t xml:space="preserve"> 16.</w:t>
      </w:r>
    </w:p>
    <w:p w14:paraId="0EF7C5FD" w14:textId="77777777" w:rsidR="00ED11D3" w:rsidRPr="00F16C88" w:rsidRDefault="00ED11D3" w:rsidP="00ED11D3">
      <w:pPr>
        <w:pStyle w:val="EndNoteBibliography"/>
        <w:spacing w:after="360"/>
      </w:pPr>
      <w:r w:rsidRPr="00F16C88">
        <w:t xml:space="preserve">COYNE, I. T. 1997. Sampling in qualitative research. Purposeful and theoretical sampling; merging or clear boundaries? </w:t>
      </w:r>
      <w:r w:rsidRPr="00F16C88">
        <w:rPr>
          <w:i/>
        </w:rPr>
        <w:t>Journal of Advanced Nursing,</w:t>
      </w:r>
      <w:r w:rsidRPr="00F16C88">
        <w:t xml:space="preserve"> 26</w:t>
      </w:r>
      <w:r w:rsidRPr="00F16C88">
        <w:rPr>
          <w:b/>
        </w:rPr>
        <w:t>,</w:t>
      </w:r>
      <w:r w:rsidRPr="00F16C88">
        <w:t xml:space="preserve"> 623–30.</w:t>
      </w:r>
    </w:p>
    <w:p w14:paraId="2A98DD2D" w14:textId="77777777" w:rsidR="00ED11D3" w:rsidRPr="00F16C88" w:rsidRDefault="00ED11D3" w:rsidP="00ED11D3">
      <w:pPr>
        <w:pStyle w:val="EndNoteBibliography"/>
        <w:spacing w:after="360"/>
      </w:pPr>
      <w:r w:rsidRPr="00F16C88">
        <w:t xml:space="preserve">DEVANE, D., BEGLEY, C. M., CLARKE, M. &amp; OBOYLE, C. 2007. Evaluating Maternity Care: A Core Set of Outcome Measures. </w:t>
      </w:r>
      <w:r w:rsidRPr="00F16C88">
        <w:rPr>
          <w:i/>
        </w:rPr>
        <w:t>BIRTH,</w:t>
      </w:r>
      <w:r w:rsidRPr="00F16C88">
        <w:t xml:space="preserve"> 34</w:t>
      </w:r>
      <w:r w:rsidRPr="00F16C88">
        <w:rPr>
          <w:b/>
        </w:rPr>
        <w:t>,</w:t>
      </w:r>
      <w:r w:rsidRPr="00F16C88">
        <w:t xml:space="preserve"> 164-72.</w:t>
      </w:r>
    </w:p>
    <w:p w14:paraId="0D9A2C25" w14:textId="77777777" w:rsidR="00ED11D3" w:rsidRPr="00F16C88" w:rsidRDefault="00ED11D3" w:rsidP="00ED11D3">
      <w:pPr>
        <w:pStyle w:val="EndNoteBibliography"/>
        <w:spacing w:after="360"/>
      </w:pPr>
      <w:r w:rsidRPr="00F16C88">
        <w:t xml:space="preserve">FORBES, D., FORBES, S. C., BLAKE, C. M., THIESSEN, E. J. &amp; FORBES, S. 2015. Exercise programs for people with dementia (Review). </w:t>
      </w:r>
      <w:r w:rsidRPr="00F16C88">
        <w:rPr>
          <w:i/>
        </w:rPr>
        <w:t>Cochrane Database of Systematic Reviews,</w:t>
      </w:r>
      <w:r w:rsidRPr="00F16C88">
        <w:t xml:space="preserve"> 4</w:t>
      </w:r>
      <w:r w:rsidRPr="00F16C88">
        <w:rPr>
          <w:b/>
        </w:rPr>
        <w:t>,</w:t>
      </w:r>
      <w:r w:rsidRPr="00F16C88">
        <w:t xml:space="preserve"> 1-80.</w:t>
      </w:r>
    </w:p>
    <w:p w14:paraId="4D92143A" w14:textId="77777777" w:rsidR="00ED11D3" w:rsidRPr="00F16C88" w:rsidRDefault="00ED11D3" w:rsidP="00ED11D3">
      <w:pPr>
        <w:pStyle w:val="EndNoteBibliography"/>
        <w:spacing w:after="360"/>
      </w:pPr>
      <w:r w:rsidRPr="00F16C88">
        <w:lastRenderedPageBreak/>
        <w:t xml:space="preserve">GUEST, G. 2006. How Many Interviews Are Enough?: An Experiment with Data Saturation and Variability. </w:t>
      </w:r>
      <w:r w:rsidRPr="00F16C88">
        <w:rPr>
          <w:i/>
        </w:rPr>
        <w:t>Field Methods,</w:t>
      </w:r>
      <w:r w:rsidRPr="00F16C88">
        <w:t xml:space="preserve"> 18</w:t>
      </w:r>
      <w:r w:rsidRPr="00F16C88">
        <w:rPr>
          <w:b/>
        </w:rPr>
        <w:t>,</w:t>
      </w:r>
      <w:r w:rsidRPr="00F16C88">
        <w:t xml:space="preserve"> 59-82.</w:t>
      </w:r>
    </w:p>
    <w:p w14:paraId="304FF906" w14:textId="77777777" w:rsidR="00ED11D3" w:rsidRPr="00F16C88" w:rsidRDefault="00ED11D3" w:rsidP="00ED11D3">
      <w:pPr>
        <w:pStyle w:val="EndNoteBibliography"/>
        <w:spacing w:after="360"/>
        <w:rPr>
          <w:lang w:val="de-DE"/>
        </w:rPr>
      </w:pPr>
      <w:r w:rsidRPr="00F16C88">
        <w:t xml:space="preserve">IDZERDA, L., RADER, T., TUGWELL, P. &amp; BOERS, M. 2014. Can we decide which outcomes should be measured in every clinical trial? A scoping review of the existing conceptual frameworks and processes to develop core outcome sets. </w:t>
      </w:r>
      <w:r w:rsidRPr="00F16C88">
        <w:rPr>
          <w:i/>
          <w:lang w:val="de-DE"/>
        </w:rPr>
        <w:t>J Rheumatol,</w:t>
      </w:r>
      <w:r w:rsidRPr="00F16C88">
        <w:rPr>
          <w:lang w:val="de-DE"/>
        </w:rPr>
        <w:t xml:space="preserve"> 41</w:t>
      </w:r>
      <w:r w:rsidRPr="00F16C88">
        <w:rPr>
          <w:b/>
          <w:lang w:val="de-DE"/>
        </w:rPr>
        <w:t>,</w:t>
      </w:r>
      <w:r w:rsidRPr="00F16C88">
        <w:rPr>
          <w:lang w:val="de-DE"/>
        </w:rPr>
        <w:t xml:space="preserve"> 986-93.</w:t>
      </w:r>
    </w:p>
    <w:p w14:paraId="3B1A67C1" w14:textId="77777777" w:rsidR="00ED11D3" w:rsidRPr="00F16C88" w:rsidRDefault="00ED11D3" w:rsidP="00ED11D3">
      <w:pPr>
        <w:pStyle w:val="EndNoteBibliography"/>
        <w:spacing w:after="360"/>
      </w:pPr>
      <w:r w:rsidRPr="00F16C88">
        <w:rPr>
          <w:lang w:val="de-DE"/>
        </w:rPr>
        <w:t xml:space="preserve">KIRKHAM, J. J., GORST, S., ALTMAN, D. G., et al. 2016. </w:t>
      </w:r>
      <w:r w:rsidRPr="00F16C88">
        <w:t xml:space="preserve">Core Outcome Set-STAndards for Reporting: The COS-STAR Statement. </w:t>
      </w:r>
      <w:r w:rsidRPr="00F16C88">
        <w:rPr>
          <w:i/>
        </w:rPr>
        <w:t>PLoS Med,</w:t>
      </w:r>
      <w:r w:rsidRPr="00F16C88">
        <w:t xml:space="preserve"> 13</w:t>
      </w:r>
      <w:r w:rsidRPr="00F16C88">
        <w:rPr>
          <w:b/>
        </w:rPr>
        <w:t>,</w:t>
      </w:r>
      <w:r w:rsidRPr="00F16C88">
        <w:t xml:space="preserve"> 1-11.</w:t>
      </w:r>
    </w:p>
    <w:p w14:paraId="12FB6E7C" w14:textId="77777777" w:rsidR="00ED11D3" w:rsidRPr="00F16C88" w:rsidRDefault="00ED11D3" w:rsidP="00ED11D3">
      <w:pPr>
        <w:pStyle w:val="EndNoteBibliography"/>
        <w:spacing w:after="360"/>
      </w:pPr>
      <w:r w:rsidRPr="00F16C88">
        <w:t xml:space="preserve">KOTTNER, SCHMITT, SPULS, et al. 2016. Guidance on how to develop a core outcome set for skin disease by the CSG-COUSIN methods group. </w:t>
      </w:r>
      <w:r w:rsidRPr="00F16C88">
        <w:rPr>
          <w:i/>
        </w:rPr>
        <w:t>In:</w:t>
      </w:r>
      <w:r w:rsidRPr="00F16C88">
        <w:t xml:space="preserve"> COCHARANE SKIN &amp; CSG-COUSIN METHODS GROUP (eds.).</w:t>
      </w:r>
    </w:p>
    <w:p w14:paraId="54DDDC87" w14:textId="77777777" w:rsidR="00ED11D3" w:rsidRPr="00F16C88" w:rsidRDefault="00ED11D3" w:rsidP="00ED11D3">
      <w:pPr>
        <w:pStyle w:val="EndNoteBibliography"/>
        <w:spacing w:after="360"/>
      </w:pPr>
      <w:r w:rsidRPr="00F16C88">
        <w:t xml:space="preserve">MACEFIELD, R. C., JACOBS, M., KORFAGE, I. J., et al. 2014. Developing core outcomes sets: methods for identifying and including patient-reported outcomes (PROs). </w:t>
      </w:r>
      <w:r w:rsidRPr="00F16C88">
        <w:rPr>
          <w:i/>
        </w:rPr>
        <w:t>Trials,</w:t>
      </w:r>
      <w:r w:rsidRPr="00F16C88">
        <w:t xml:space="preserve"> 15</w:t>
      </w:r>
      <w:r w:rsidRPr="00F16C88">
        <w:rPr>
          <w:b/>
        </w:rPr>
        <w:t>,</w:t>
      </w:r>
      <w:r w:rsidRPr="00F16C88">
        <w:t xml:space="preserve"> 1-12.</w:t>
      </w:r>
    </w:p>
    <w:p w14:paraId="1F1EA776" w14:textId="77777777" w:rsidR="00ED11D3" w:rsidRPr="00F16C88" w:rsidRDefault="00ED11D3" w:rsidP="00ED11D3">
      <w:pPr>
        <w:pStyle w:val="EndNoteBibliography"/>
        <w:spacing w:after="360"/>
      </w:pPr>
      <w:r w:rsidRPr="00F16C88">
        <w:t xml:space="preserve">MACLENNAN, S., BEKEMA, H. J., WILLIAMSON, P. R., et al. 2015. A core outcome set for localised prostate cancer effectiveness trials: protocol for a systematic review of the literature and stakeholder involvement through interviews and a Delphi survey. </w:t>
      </w:r>
      <w:r w:rsidRPr="00F16C88">
        <w:rPr>
          <w:i/>
        </w:rPr>
        <w:t>Trials,</w:t>
      </w:r>
      <w:r w:rsidRPr="00F16C88">
        <w:t xml:space="preserve"> 16</w:t>
      </w:r>
      <w:r w:rsidRPr="00F16C88">
        <w:rPr>
          <w:b/>
        </w:rPr>
        <w:t>,</w:t>
      </w:r>
      <w:r w:rsidRPr="00F16C88">
        <w:t xml:space="preserve"> 1-10.</w:t>
      </w:r>
    </w:p>
    <w:p w14:paraId="441F498F" w14:textId="77777777" w:rsidR="00ED11D3" w:rsidRPr="00F16C88" w:rsidRDefault="00ED11D3" w:rsidP="00ED11D3">
      <w:pPr>
        <w:pStyle w:val="EndNoteBibliography"/>
        <w:spacing w:after="360"/>
      </w:pPr>
      <w:r w:rsidRPr="00F16C88">
        <w:t xml:space="preserve">MOKKINK, L. B., C.B., T., D.L., P., et al. 2010. The COSMIN checklist for assessing the methodological quality of studies on measurement properties of health status measurement instruments: an international Delphi study. </w:t>
      </w:r>
      <w:r w:rsidRPr="00F16C88">
        <w:rPr>
          <w:i/>
        </w:rPr>
        <w:t>Quality o</w:t>
      </w:r>
      <w:r w:rsidRPr="00F16C88">
        <w:rPr>
          <w:rFonts w:hint="eastAsia"/>
          <w:i/>
        </w:rPr>
        <w:t>f Life Research,</w:t>
      </w:r>
      <w:r w:rsidRPr="00F16C88">
        <w:rPr>
          <w:rFonts w:hint="eastAsia"/>
        </w:rPr>
        <w:t xml:space="preserve"> 19</w:t>
      </w:r>
      <w:r w:rsidRPr="00F16C88">
        <w:rPr>
          <w:rFonts w:hint="eastAsia"/>
          <w:b/>
        </w:rPr>
        <w:t>,</w:t>
      </w:r>
      <w:r w:rsidRPr="00F16C88">
        <w:rPr>
          <w:rFonts w:hint="eastAsia"/>
        </w:rPr>
        <w:t xml:space="preserve"> 539</w:t>
      </w:r>
      <w:r w:rsidRPr="00F16C88">
        <w:rPr>
          <w:rFonts w:hint="eastAsia"/>
        </w:rPr>
        <w:t>‐</w:t>
      </w:r>
      <w:r w:rsidRPr="00F16C88">
        <w:rPr>
          <w:rFonts w:hint="eastAsia"/>
        </w:rPr>
        <w:t>49.</w:t>
      </w:r>
    </w:p>
    <w:p w14:paraId="1B2DC115" w14:textId="77777777" w:rsidR="00ED11D3" w:rsidRPr="00F16C88" w:rsidRDefault="00ED11D3" w:rsidP="00ED11D3">
      <w:pPr>
        <w:pStyle w:val="EndNoteBibliography"/>
        <w:spacing w:after="360"/>
      </w:pPr>
      <w:r w:rsidRPr="00F16C88">
        <w:t xml:space="preserve">NATIONAL INSTITUTE FOR HEALTH AND CARE EXCELLENCE 2006. Dementia: supporting people with dementia and their carers in health and social care. </w:t>
      </w:r>
      <w:r w:rsidRPr="00F16C88">
        <w:rPr>
          <w:i/>
        </w:rPr>
        <w:t>NICE guideline,</w:t>
      </w:r>
      <w:r w:rsidRPr="00F16C88">
        <w:t xml:space="preserve"> Dementia (CG42)</w:t>
      </w:r>
      <w:r w:rsidRPr="00F16C88">
        <w:rPr>
          <w:b/>
        </w:rPr>
        <w:t>,</w:t>
      </w:r>
      <w:r w:rsidRPr="00F16C88">
        <w:t xml:space="preserve"> 1-54.</w:t>
      </w:r>
    </w:p>
    <w:p w14:paraId="10A11FCC" w14:textId="77777777" w:rsidR="00ED11D3" w:rsidRPr="00F16C88" w:rsidRDefault="00ED11D3" w:rsidP="00ED11D3">
      <w:pPr>
        <w:pStyle w:val="EndNoteBibliography"/>
        <w:spacing w:after="360"/>
      </w:pPr>
      <w:r w:rsidRPr="00F16C88">
        <w:t xml:space="preserve">NATIONAL INSTITUTE FOR HEALTH AND CARE EXCELLENCE 2008. Mental wellbeing in over 65s: occupational therapy and physical activity interventions. </w:t>
      </w:r>
      <w:r w:rsidRPr="00F16C88">
        <w:rPr>
          <w:i/>
        </w:rPr>
        <w:t>In:</w:t>
      </w:r>
      <w:r w:rsidRPr="00F16C88">
        <w:t xml:space="preserve"> NICE (ed.).</w:t>
      </w:r>
    </w:p>
    <w:p w14:paraId="0F157732" w14:textId="77777777" w:rsidR="00ED11D3" w:rsidRPr="00F16C88" w:rsidRDefault="00ED11D3" w:rsidP="00ED11D3">
      <w:pPr>
        <w:pStyle w:val="EndNoteBibliography"/>
        <w:spacing w:after="360"/>
      </w:pPr>
      <w:r w:rsidRPr="00F16C88">
        <w:t xml:space="preserve">PLUYE, P., GAGNON, M. P., GRIFFITHS, F. &amp; JOHNSON-LAFLEUR, J. 2009. A scoring system for appraising mixed methods research, and concomitantly appraising qualitative, quantitative and mixed methods primary studies in Mixed Studies Reviews. </w:t>
      </w:r>
      <w:r w:rsidRPr="00F16C88">
        <w:rPr>
          <w:i/>
        </w:rPr>
        <w:t>Int J Nurs Stud,</w:t>
      </w:r>
      <w:r w:rsidRPr="00F16C88">
        <w:t xml:space="preserve"> 46</w:t>
      </w:r>
      <w:r w:rsidRPr="00F16C88">
        <w:rPr>
          <w:b/>
        </w:rPr>
        <w:t>,</w:t>
      </w:r>
      <w:r w:rsidRPr="00F16C88">
        <w:t xml:space="preserve"> 529-46.</w:t>
      </w:r>
    </w:p>
    <w:p w14:paraId="67664156" w14:textId="77777777" w:rsidR="00ED11D3" w:rsidRPr="00F16C88" w:rsidRDefault="00ED11D3" w:rsidP="00ED11D3">
      <w:pPr>
        <w:pStyle w:val="EndNoteBibliography"/>
        <w:spacing w:after="360"/>
        <w:rPr>
          <w:lang w:val="fr-FR"/>
        </w:rPr>
      </w:pPr>
      <w:r w:rsidRPr="00F16C88">
        <w:lastRenderedPageBreak/>
        <w:t xml:space="preserve">POTTER, S., HOLCOMBE, C., WARD, J. A., BLAZEBY, J. M. &amp; GROUP, B. S. 2015. Development of a core outcome set for research and audit studies in reconstructive breast surgery. </w:t>
      </w:r>
      <w:r w:rsidRPr="00F16C88">
        <w:rPr>
          <w:i/>
          <w:lang w:val="fr-FR"/>
        </w:rPr>
        <w:t>Br J Surg,</w:t>
      </w:r>
      <w:r w:rsidRPr="00F16C88">
        <w:rPr>
          <w:lang w:val="fr-FR"/>
        </w:rPr>
        <w:t xml:space="preserve"> 102</w:t>
      </w:r>
      <w:r w:rsidRPr="00F16C88">
        <w:rPr>
          <w:b/>
          <w:lang w:val="fr-FR"/>
        </w:rPr>
        <w:t>,</w:t>
      </w:r>
      <w:r w:rsidRPr="00F16C88">
        <w:rPr>
          <w:lang w:val="fr-FR"/>
        </w:rPr>
        <w:t xml:space="preserve"> 1360-71.</w:t>
      </w:r>
    </w:p>
    <w:p w14:paraId="34A827AA" w14:textId="77777777" w:rsidR="00ED11D3" w:rsidRPr="00F16C88" w:rsidRDefault="00ED11D3" w:rsidP="00ED11D3">
      <w:pPr>
        <w:pStyle w:val="EndNoteBibliography"/>
        <w:spacing w:after="360"/>
        <w:rPr>
          <w:lang w:val="fr-FR"/>
        </w:rPr>
      </w:pPr>
      <w:r w:rsidRPr="00F16C88">
        <w:rPr>
          <w:lang w:val="fr-FR"/>
        </w:rPr>
        <w:t xml:space="preserve">PRINSEN, C. A., VOHRA, S., ROSE, M. R., et al. 2016. </w:t>
      </w:r>
      <w:r w:rsidRPr="00F16C88">
        <w:t xml:space="preserve">How to select outcome measurement instruments for outcomes included in a "Core Outcome Set" - a practical guideline. </w:t>
      </w:r>
      <w:r w:rsidRPr="00F16C88">
        <w:rPr>
          <w:i/>
          <w:lang w:val="fr-FR"/>
        </w:rPr>
        <w:t>Trials,</w:t>
      </w:r>
      <w:r w:rsidRPr="00F16C88">
        <w:rPr>
          <w:lang w:val="fr-FR"/>
        </w:rPr>
        <w:t xml:space="preserve"> 17</w:t>
      </w:r>
      <w:r w:rsidRPr="00F16C88">
        <w:rPr>
          <w:b/>
          <w:lang w:val="fr-FR"/>
        </w:rPr>
        <w:t>,</w:t>
      </w:r>
      <w:r w:rsidRPr="00F16C88">
        <w:rPr>
          <w:lang w:val="fr-FR"/>
        </w:rPr>
        <w:t xml:space="preserve"> 1-10.</w:t>
      </w:r>
    </w:p>
    <w:p w14:paraId="65EE293D" w14:textId="77777777" w:rsidR="00ED11D3" w:rsidRPr="00F16C88" w:rsidRDefault="00ED11D3" w:rsidP="00ED11D3">
      <w:pPr>
        <w:pStyle w:val="EndNoteBibliography"/>
        <w:spacing w:after="360"/>
      </w:pPr>
      <w:r w:rsidRPr="00F16C88">
        <w:rPr>
          <w:lang w:val="fr-FR"/>
        </w:rPr>
        <w:t xml:space="preserve">PRINSEN, C. A. C., VOHRA, S., ROSE, M. R., et al. 2014. </w:t>
      </w:r>
      <w:r w:rsidRPr="00F16C88">
        <w:t xml:space="preserve">Core Outcome Measures in Effectiveness Trials (COMET) initiative: protocol for an international Delphi study to achieve consensus on how to select outcome measurement instruments for outcomes included in a ‘core outcome set’. </w:t>
      </w:r>
      <w:r w:rsidRPr="00F16C88">
        <w:rPr>
          <w:i/>
        </w:rPr>
        <w:t>Trials,</w:t>
      </w:r>
      <w:r w:rsidRPr="00F16C88">
        <w:t xml:space="preserve"> 15</w:t>
      </w:r>
      <w:r w:rsidRPr="00F16C88">
        <w:rPr>
          <w:b/>
        </w:rPr>
        <w:t>,</w:t>
      </w:r>
      <w:r w:rsidRPr="00F16C88">
        <w:t xml:space="preserve"> 1-7.</w:t>
      </w:r>
    </w:p>
    <w:p w14:paraId="5DE6112A" w14:textId="77777777" w:rsidR="00ED11D3" w:rsidRPr="00F16C88" w:rsidRDefault="00ED11D3" w:rsidP="00ED11D3">
      <w:pPr>
        <w:pStyle w:val="EndNoteBibliography"/>
        <w:spacing w:after="360"/>
      </w:pPr>
      <w:r w:rsidRPr="00F16C88">
        <w:t xml:space="preserve">RAO, A. K., CHOU, A., BURSLEY, B., SMULOFSKY, J. &amp; JEZEQUEL, J. 2014. Systematic review of the effects of exercise on activities of daily living in people with Alzheimer's disease. </w:t>
      </w:r>
      <w:r w:rsidRPr="00F16C88">
        <w:rPr>
          <w:i/>
        </w:rPr>
        <w:t>Am J Occup Ther,</w:t>
      </w:r>
      <w:r w:rsidRPr="00F16C88">
        <w:t xml:space="preserve"> 68</w:t>
      </w:r>
      <w:r w:rsidRPr="00F16C88">
        <w:rPr>
          <w:b/>
        </w:rPr>
        <w:t>,</w:t>
      </w:r>
      <w:r w:rsidRPr="00F16C88">
        <w:t xml:space="preserve"> 50-6.</w:t>
      </w:r>
    </w:p>
    <w:p w14:paraId="0EB2D83A" w14:textId="77777777" w:rsidR="00ED11D3" w:rsidRPr="00F16C88" w:rsidRDefault="00ED11D3" w:rsidP="00ED11D3">
      <w:pPr>
        <w:pStyle w:val="EndNoteBibliography"/>
        <w:spacing w:after="360"/>
      </w:pPr>
      <w:r w:rsidRPr="00F16C88">
        <w:t xml:space="preserve">RITCHIE, J. &amp; SPENCER, L. 1994. Qualitative data analysis for applied policy research. </w:t>
      </w:r>
      <w:r w:rsidRPr="00F16C88">
        <w:rPr>
          <w:i/>
        </w:rPr>
        <w:t>In:</w:t>
      </w:r>
      <w:r w:rsidRPr="00F16C88">
        <w:t xml:space="preserve"> ROUTLEDGE (ed.) </w:t>
      </w:r>
      <w:r w:rsidRPr="00F16C88">
        <w:rPr>
          <w:i/>
        </w:rPr>
        <w:t>Analyzing qualitative data.</w:t>
      </w:r>
      <w:r w:rsidRPr="00F16C88">
        <w:t xml:space="preserve"> London.</w:t>
      </w:r>
    </w:p>
    <w:p w14:paraId="50BD03B4" w14:textId="77777777" w:rsidR="00ED11D3" w:rsidRPr="00F16C88" w:rsidRDefault="00ED11D3" w:rsidP="00ED11D3">
      <w:pPr>
        <w:pStyle w:val="EndNoteBibliography"/>
        <w:spacing w:after="360"/>
      </w:pPr>
      <w:r w:rsidRPr="00F16C88">
        <w:t xml:space="preserve">SINHA, I. P., GALLAGHER, R., WILLIAMSON, P. R. &amp; SMYTH, R. L. 2012. Development of a core outcome set for clinical trials in childhood asthma: a survey of clinicians, parents, and young people. </w:t>
      </w:r>
      <w:r w:rsidRPr="00F16C88">
        <w:rPr>
          <w:i/>
        </w:rPr>
        <w:t>Trials,</w:t>
      </w:r>
      <w:r w:rsidRPr="00F16C88">
        <w:t xml:space="preserve"> 13</w:t>
      </w:r>
      <w:r w:rsidRPr="00F16C88">
        <w:rPr>
          <w:b/>
        </w:rPr>
        <w:t>,</w:t>
      </w:r>
      <w:r w:rsidRPr="00F16C88">
        <w:t xml:space="preserve"> 1-9.</w:t>
      </w:r>
    </w:p>
    <w:p w14:paraId="6A234B33" w14:textId="77777777" w:rsidR="00ED11D3" w:rsidRPr="00F16C88" w:rsidRDefault="00ED11D3" w:rsidP="00ED11D3">
      <w:pPr>
        <w:pStyle w:val="EndNoteBibliography"/>
        <w:spacing w:after="360"/>
      </w:pPr>
      <w:r w:rsidRPr="00F16C88">
        <w:t xml:space="preserve">STEPHAN, A., AFRAM, B., KOSKENNIEMI, J., et al. 2014. Older persons with dementia at risk for institutionalization in eight European countries: a cross-sectional study on the perceptions of informal caregivers and healthcare professionals. </w:t>
      </w:r>
      <w:r w:rsidRPr="00F16C88">
        <w:rPr>
          <w:i/>
        </w:rPr>
        <w:t>J Adv Nurs,</w:t>
      </w:r>
      <w:r w:rsidRPr="00F16C88">
        <w:t xml:space="preserve"> 0</w:t>
      </w:r>
      <w:r w:rsidRPr="00F16C88">
        <w:rPr>
          <w:b/>
        </w:rPr>
        <w:t>,</w:t>
      </w:r>
      <w:r w:rsidRPr="00F16C88">
        <w:t xml:space="preserve"> 1-13.</w:t>
      </w:r>
    </w:p>
    <w:p w14:paraId="00EE9717" w14:textId="77777777" w:rsidR="00ED11D3" w:rsidRPr="00F16C88" w:rsidRDefault="00ED11D3" w:rsidP="00ED11D3">
      <w:pPr>
        <w:pStyle w:val="EndNoteBibliography"/>
        <w:spacing w:after="360"/>
      </w:pPr>
      <w:r w:rsidRPr="00F16C88">
        <w:t xml:space="preserve">WATERS, A. M. I., SMITH, C. T., YOUNG, B. &amp; JONES, T. M. 2014. The CONSENSUS study: protocol for a mixed methods study to establish which outcomes should be included in a core outcome set for oropharyngeal cancer. </w:t>
      </w:r>
      <w:r w:rsidRPr="00F16C88">
        <w:rPr>
          <w:i/>
        </w:rPr>
        <w:t>Trials,</w:t>
      </w:r>
      <w:r w:rsidRPr="00F16C88">
        <w:t xml:space="preserve"> 15</w:t>
      </w:r>
      <w:r w:rsidRPr="00F16C88">
        <w:rPr>
          <w:b/>
        </w:rPr>
        <w:t>,</w:t>
      </w:r>
      <w:r w:rsidRPr="00F16C88">
        <w:t xml:space="preserve"> 1-9.</w:t>
      </w:r>
    </w:p>
    <w:p w14:paraId="619C62ED" w14:textId="77777777" w:rsidR="00ED11D3" w:rsidRPr="00F16C88" w:rsidRDefault="00ED11D3" w:rsidP="00ED11D3">
      <w:pPr>
        <w:pStyle w:val="EndNoteBibliography"/>
        <w:spacing w:after="360"/>
      </w:pPr>
      <w:r w:rsidRPr="00F16C88">
        <w:t xml:space="preserve">WILLIAMSON, P. R., ALTMAN, D. G., BLAZEBY, J. M., et al. 2012. Developing core outcome sets for clinical trials: issues to consider. </w:t>
      </w:r>
      <w:r w:rsidRPr="00F16C88">
        <w:rPr>
          <w:i/>
        </w:rPr>
        <w:t>Trials,</w:t>
      </w:r>
      <w:r w:rsidRPr="00F16C88">
        <w:t xml:space="preserve"> 13</w:t>
      </w:r>
      <w:r w:rsidRPr="00F16C88">
        <w:rPr>
          <w:b/>
        </w:rPr>
        <w:t>,</w:t>
      </w:r>
      <w:r w:rsidRPr="00F16C88">
        <w:t xml:space="preserve"> 1-8.</w:t>
      </w:r>
    </w:p>
    <w:p w14:paraId="2DA0E967" w14:textId="77777777" w:rsidR="00ED11D3" w:rsidRPr="00F16C88" w:rsidRDefault="00ED11D3" w:rsidP="00ED11D3">
      <w:pPr>
        <w:pStyle w:val="EndNoteBibliography"/>
        <w:spacing w:after="360"/>
      </w:pPr>
      <w:r w:rsidRPr="00F16C88">
        <w:t xml:space="preserve">WIMO, A., WINBLAD, B. &amp; JONSSON, L. 2007. An estimate of the total worldwide societal costs of dementia in 2005. </w:t>
      </w:r>
      <w:r w:rsidRPr="00F16C88">
        <w:rPr>
          <w:i/>
        </w:rPr>
        <w:t>Alzheimer’s &amp; Dementia,</w:t>
      </w:r>
      <w:r w:rsidRPr="00F16C88">
        <w:t xml:space="preserve"> 3</w:t>
      </w:r>
      <w:r w:rsidRPr="00F16C88">
        <w:rPr>
          <w:b/>
        </w:rPr>
        <w:t>,</w:t>
      </w:r>
      <w:r w:rsidRPr="00F16C88">
        <w:t xml:space="preserve"> 81-91.</w:t>
      </w:r>
    </w:p>
    <w:p w14:paraId="79616907" w14:textId="77777777" w:rsidR="00ED11D3" w:rsidRPr="00F16C88" w:rsidRDefault="00ED11D3" w:rsidP="00ED11D3">
      <w:pPr>
        <w:pStyle w:val="EndNoteBibliography"/>
      </w:pPr>
      <w:r w:rsidRPr="00F16C88">
        <w:lastRenderedPageBreak/>
        <w:t xml:space="preserve">WORLD HEALTH ORGANIZATION 2015. The Epidemiology And Impact Of Dementia Current State And Future Trends. </w:t>
      </w:r>
      <w:r w:rsidRPr="00F16C88">
        <w:rPr>
          <w:i/>
        </w:rPr>
        <w:t>In:</w:t>
      </w:r>
      <w:r w:rsidRPr="00F16C88">
        <w:t xml:space="preserve"> THEMATIC BRIEFING OF THE WORLD HEALTH ORGANIZATION (ed.).</w:t>
      </w:r>
    </w:p>
    <w:p w14:paraId="145386E5" w14:textId="718E64EC" w:rsidR="00652F38" w:rsidRPr="007A6234" w:rsidRDefault="00051F92" w:rsidP="00ED11D3">
      <w:r w:rsidRPr="00F16C88">
        <w:fldChar w:fldCharType="end"/>
      </w:r>
    </w:p>
    <w:sectPr w:rsidR="00652F38" w:rsidRPr="007A6234">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DC107" w14:textId="77777777" w:rsidR="00C64B0C" w:rsidRDefault="00C64B0C" w:rsidP="00B6256D">
      <w:pPr>
        <w:spacing w:after="0" w:line="240" w:lineRule="auto"/>
      </w:pPr>
      <w:r>
        <w:separator/>
      </w:r>
    </w:p>
  </w:endnote>
  <w:endnote w:type="continuationSeparator" w:id="0">
    <w:p w14:paraId="2F031E14" w14:textId="77777777" w:rsidR="00C64B0C" w:rsidRDefault="00C64B0C" w:rsidP="00B62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MS Shell Dlg 2">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4952108"/>
      <w:docPartObj>
        <w:docPartGallery w:val="Page Numbers (Bottom of Page)"/>
        <w:docPartUnique/>
      </w:docPartObj>
    </w:sdtPr>
    <w:sdtEndPr>
      <w:rPr>
        <w:noProof/>
      </w:rPr>
    </w:sdtEndPr>
    <w:sdtContent>
      <w:p w14:paraId="21FC054A" w14:textId="4E6CBC8F" w:rsidR="00B6256D" w:rsidRDefault="00B6256D">
        <w:pPr>
          <w:pStyle w:val="Footer"/>
          <w:jc w:val="right"/>
        </w:pPr>
        <w:r>
          <w:fldChar w:fldCharType="begin"/>
        </w:r>
        <w:r>
          <w:instrText xml:space="preserve"> PAGE   \* MERGEFORMAT </w:instrText>
        </w:r>
        <w:r>
          <w:fldChar w:fldCharType="separate"/>
        </w:r>
        <w:r w:rsidR="00F16C88">
          <w:rPr>
            <w:noProof/>
          </w:rPr>
          <w:t>12</w:t>
        </w:r>
        <w:r>
          <w:rPr>
            <w:noProof/>
          </w:rPr>
          <w:fldChar w:fldCharType="end"/>
        </w:r>
      </w:p>
    </w:sdtContent>
  </w:sdt>
  <w:p w14:paraId="1E73BF68" w14:textId="77777777" w:rsidR="00B6256D" w:rsidRDefault="00B625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91346" w14:textId="77777777" w:rsidR="00C64B0C" w:rsidRDefault="00C64B0C" w:rsidP="00B6256D">
      <w:pPr>
        <w:spacing w:after="0" w:line="240" w:lineRule="auto"/>
      </w:pPr>
      <w:r>
        <w:separator/>
      </w:r>
    </w:p>
  </w:footnote>
  <w:footnote w:type="continuationSeparator" w:id="0">
    <w:p w14:paraId="0CB8EADD" w14:textId="77777777" w:rsidR="00C64B0C" w:rsidRDefault="00C64B0C" w:rsidP="00B625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703770"/>
    <w:multiLevelType w:val="hybridMultilevel"/>
    <w:tmpl w:val="0C521022"/>
    <w:lvl w:ilvl="0" w:tplc="F6966A0E">
      <w:start w:val="3"/>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long bibl&lt;/Style&gt;&lt;LeftDelim&gt;{&lt;/LeftDelim&gt;&lt;RightDelim&gt;}&lt;/RightDelim&gt;&lt;FontName&gt;Arial&lt;/FontName&gt;&lt;FontSize&gt;11&lt;/FontSize&gt;&lt;ReflistTitle&gt;&lt;style font=&quot;MS Shell Dlg 2&quot;&gt;REFERENCE LIST&lt;/sty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easa5r5p4t5edsesz0p59wdgezz9s0zrws5f&quot;&gt;PhD_exercise and PwD&lt;record-ids&gt;&lt;item&gt;193&lt;/item&gt;&lt;item&gt;194&lt;/item&gt;&lt;item&gt;197&lt;/item&gt;&lt;item&gt;203&lt;/item&gt;&lt;item&gt;204&lt;/item&gt;&lt;item&gt;209&lt;/item&gt;&lt;item&gt;212&lt;/item&gt;&lt;item&gt;213&lt;/item&gt;&lt;item&gt;216&lt;/item&gt;&lt;item&gt;219&lt;/item&gt;&lt;item&gt;225&lt;/item&gt;&lt;item&gt;226&lt;/item&gt;&lt;item&gt;231&lt;/item&gt;&lt;item&gt;234&lt;/item&gt;&lt;item&gt;239&lt;/item&gt;&lt;item&gt;248&lt;/item&gt;&lt;item&gt;265&lt;/item&gt;&lt;item&gt;294&lt;/item&gt;&lt;item&gt;475&lt;/item&gt;&lt;item&gt;480&lt;/item&gt;&lt;item&gt;487&lt;/item&gt;&lt;item&gt;527&lt;/item&gt;&lt;item&gt;528&lt;/item&gt;&lt;item&gt;529&lt;/item&gt;&lt;item&gt;530&lt;/item&gt;&lt;item&gt;574&lt;/item&gt;&lt;item&gt;575&lt;/item&gt;&lt;item&gt;623&lt;/item&gt;&lt;item&gt;624&lt;/item&gt;&lt;/record-ids&gt;&lt;/item&gt;&lt;/Libraries&gt;"/>
  </w:docVars>
  <w:rsids>
    <w:rsidRoot w:val="001F7BE7"/>
    <w:rsid w:val="0000436E"/>
    <w:rsid w:val="00005700"/>
    <w:rsid w:val="00023722"/>
    <w:rsid w:val="00023D50"/>
    <w:rsid w:val="00025C93"/>
    <w:rsid w:val="000326BB"/>
    <w:rsid w:val="00040E60"/>
    <w:rsid w:val="00051F92"/>
    <w:rsid w:val="00060398"/>
    <w:rsid w:val="0007130E"/>
    <w:rsid w:val="00081267"/>
    <w:rsid w:val="0009035D"/>
    <w:rsid w:val="00092D5B"/>
    <w:rsid w:val="000B1935"/>
    <w:rsid w:val="000B3ABF"/>
    <w:rsid w:val="000C54F3"/>
    <w:rsid w:val="000D0C91"/>
    <w:rsid w:val="000D5C77"/>
    <w:rsid w:val="00146018"/>
    <w:rsid w:val="00146E15"/>
    <w:rsid w:val="001853F6"/>
    <w:rsid w:val="00186124"/>
    <w:rsid w:val="0019788E"/>
    <w:rsid w:val="001A0846"/>
    <w:rsid w:val="001A0BA7"/>
    <w:rsid w:val="001A40BE"/>
    <w:rsid w:val="001B3AE1"/>
    <w:rsid w:val="001C1696"/>
    <w:rsid w:val="001E6B7C"/>
    <w:rsid w:val="001F57DF"/>
    <w:rsid w:val="001F7BE7"/>
    <w:rsid w:val="00203BB0"/>
    <w:rsid w:val="00206165"/>
    <w:rsid w:val="00225052"/>
    <w:rsid w:val="002359D4"/>
    <w:rsid w:val="00235A1D"/>
    <w:rsid w:val="002364DD"/>
    <w:rsid w:val="00236569"/>
    <w:rsid w:val="002565CF"/>
    <w:rsid w:val="00263325"/>
    <w:rsid w:val="002645EF"/>
    <w:rsid w:val="00265785"/>
    <w:rsid w:val="00276241"/>
    <w:rsid w:val="002A4089"/>
    <w:rsid w:val="002E5319"/>
    <w:rsid w:val="002F7653"/>
    <w:rsid w:val="00305EE1"/>
    <w:rsid w:val="00312853"/>
    <w:rsid w:val="00322ECC"/>
    <w:rsid w:val="00360FCB"/>
    <w:rsid w:val="00362792"/>
    <w:rsid w:val="00370D3C"/>
    <w:rsid w:val="003A2B74"/>
    <w:rsid w:val="003B0612"/>
    <w:rsid w:val="003B5309"/>
    <w:rsid w:val="003B5D6C"/>
    <w:rsid w:val="003E7D63"/>
    <w:rsid w:val="003F1172"/>
    <w:rsid w:val="003F2BB0"/>
    <w:rsid w:val="00402B9D"/>
    <w:rsid w:val="004132EF"/>
    <w:rsid w:val="00430F3C"/>
    <w:rsid w:val="004365BD"/>
    <w:rsid w:val="00437E8F"/>
    <w:rsid w:val="004432C5"/>
    <w:rsid w:val="004609A6"/>
    <w:rsid w:val="00471E3A"/>
    <w:rsid w:val="00473878"/>
    <w:rsid w:val="00474E9B"/>
    <w:rsid w:val="004B28D8"/>
    <w:rsid w:val="004B42F9"/>
    <w:rsid w:val="004C05A3"/>
    <w:rsid w:val="004D4881"/>
    <w:rsid w:val="004D5931"/>
    <w:rsid w:val="004E0C32"/>
    <w:rsid w:val="004E4E90"/>
    <w:rsid w:val="0052240A"/>
    <w:rsid w:val="005435B7"/>
    <w:rsid w:val="0055640C"/>
    <w:rsid w:val="005726F0"/>
    <w:rsid w:val="00582FCF"/>
    <w:rsid w:val="00592A20"/>
    <w:rsid w:val="005966B6"/>
    <w:rsid w:val="005A0A74"/>
    <w:rsid w:val="005C3CB3"/>
    <w:rsid w:val="005C47CC"/>
    <w:rsid w:val="005C4DAC"/>
    <w:rsid w:val="005D61D1"/>
    <w:rsid w:val="005D621A"/>
    <w:rsid w:val="00604548"/>
    <w:rsid w:val="00614314"/>
    <w:rsid w:val="0062106A"/>
    <w:rsid w:val="006422A8"/>
    <w:rsid w:val="00642A79"/>
    <w:rsid w:val="00643A71"/>
    <w:rsid w:val="00646208"/>
    <w:rsid w:val="00652F38"/>
    <w:rsid w:val="006747D5"/>
    <w:rsid w:val="00675347"/>
    <w:rsid w:val="0069517D"/>
    <w:rsid w:val="006A0872"/>
    <w:rsid w:val="006A3922"/>
    <w:rsid w:val="006B74B8"/>
    <w:rsid w:val="006C2879"/>
    <w:rsid w:val="006C5D30"/>
    <w:rsid w:val="006D3174"/>
    <w:rsid w:val="006D746F"/>
    <w:rsid w:val="006E4C42"/>
    <w:rsid w:val="006E5352"/>
    <w:rsid w:val="006E7E3E"/>
    <w:rsid w:val="006F71C2"/>
    <w:rsid w:val="00707729"/>
    <w:rsid w:val="007126AC"/>
    <w:rsid w:val="0074232E"/>
    <w:rsid w:val="00746A9C"/>
    <w:rsid w:val="0076020E"/>
    <w:rsid w:val="00775890"/>
    <w:rsid w:val="00790025"/>
    <w:rsid w:val="007A6234"/>
    <w:rsid w:val="007D47FD"/>
    <w:rsid w:val="007D50A5"/>
    <w:rsid w:val="008239BA"/>
    <w:rsid w:val="00823B87"/>
    <w:rsid w:val="008360F8"/>
    <w:rsid w:val="00847668"/>
    <w:rsid w:val="00862254"/>
    <w:rsid w:val="0086786B"/>
    <w:rsid w:val="008700EE"/>
    <w:rsid w:val="00875365"/>
    <w:rsid w:val="00890B08"/>
    <w:rsid w:val="00892901"/>
    <w:rsid w:val="008A011D"/>
    <w:rsid w:val="008D0088"/>
    <w:rsid w:val="008E479A"/>
    <w:rsid w:val="008E55AA"/>
    <w:rsid w:val="008E6E9F"/>
    <w:rsid w:val="008F0E80"/>
    <w:rsid w:val="008F5C39"/>
    <w:rsid w:val="009032C8"/>
    <w:rsid w:val="009066DF"/>
    <w:rsid w:val="00921182"/>
    <w:rsid w:val="00921F65"/>
    <w:rsid w:val="00927E94"/>
    <w:rsid w:val="00941B5F"/>
    <w:rsid w:val="0094295C"/>
    <w:rsid w:val="00945FEE"/>
    <w:rsid w:val="00963D30"/>
    <w:rsid w:val="00986944"/>
    <w:rsid w:val="00990D3D"/>
    <w:rsid w:val="009973E0"/>
    <w:rsid w:val="009C20DB"/>
    <w:rsid w:val="009D7916"/>
    <w:rsid w:val="00A35C74"/>
    <w:rsid w:val="00A57465"/>
    <w:rsid w:val="00A63BF3"/>
    <w:rsid w:val="00A67E14"/>
    <w:rsid w:val="00A75D95"/>
    <w:rsid w:val="00A8069B"/>
    <w:rsid w:val="00AC4548"/>
    <w:rsid w:val="00AC7C11"/>
    <w:rsid w:val="00AD03EA"/>
    <w:rsid w:val="00AD33FE"/>
    <w:rsid w:val="00AF1E26"/>
    <w:rsid w:val="00B14044"/>
    <w:rsid w:val="00B17C7E"/>
    <w:rsid w:val="00B4097F"/>
    <w:rsid w:val="00B5068D"/>
    <w:rsid w:val="00B6256D"/>
    <w:rsid w:val="00B76FBA"/>
    <w:rsid w:val="00B94C21"/>
    <w:rsid w:val="00BA5317"/>
    <w:rsid w:val="00BC64C0"/>
    <w:rsid w:val="00BE7978"/>
    <w:rsid w:val="00BF5897"/>
    <w:rsid w:val="00C00F96"/>
    <w:rsid w:val="00C022C6"/>
    <w:rsid w:val="00C05B58"/>
    <w:rsid w:val="00C20031"/>
    <w:rsid w:val="00C20437"/>
    <w:rsid w:val="00C24D88"/>
    <w:rsid w:val="00C25C66"/>
    <w:rsid w:val="00C405A1"/>
    <w:rsid w:val="00C51C12"/>
    <w:rsid w:val="00C56824"/>
    <w:rsid w:val="00C64B0C"/>
    <w:rsid w:val="00C73834"/>
    <w:rsid w:val="00C75567"/>
    <w:rsid w:val="00C841B2"/>
    <w:rsid w:val="00C90E51"/>
    <w:rsid w:val="00CA0C0B"/>
    <w:rsid w:val="00CA1FF5"/>
    <w:rsid w:val="00CB24A0"/>
    <w:rsid w:val="00CC2D15"/>
    <w:rsid w:val="00CF3BA1"/>
    <w:rsid w:val="00D04A11"/>
    <w:rsid w:val="00D066B5"/>
    <w:rsid w:val="00D24954"/>
    <w:rsid w:val="00D46E86"/>
    <w:rsid w:val="00D470EF"/>
    <w:rsid w:val="00D6279E"/>
    <w:rsid w:val="00D90E8C"/>
    <w:rsid w:val="00DB6587"/>
    <w:rsid w:val="00E0624A"/>
    <w:rsid w:val="00E1105A"/>
    <w:rsid w:val="00E13987"/>
    <w:rsid w:val="00E36602"/>
    <w:rsid w:val="00E36E5D"/>
    <w:rsid w:val="00E464DD"/>
    <w:rsid w:val="00E53A24"/>
    <w:rsid w:val="00E5475D"/>
    <w:rsid w:val="00E71DB3"/>
    <w:rsid w:val="00E86FC8"/>
    <w:rsid w:val="00EA3DBB"/>
    <w:rsid w:val="00EC1933"/>
    <w:rsid w:val="00ED11D3"/>
    <w:rsid w:val="00ED63F2"/>
    <w:rsid w:val="00EE7F40"/>
    <w:rsid w:val="00EF03D0"/>
    <w:rsid w:val="00F16C88"/>
    <w:rsid w:val="00F23D83"/>
    <w:rsid w:val="00F53853"/>
    <w:rsid w:val="00F53C5B"/>
    <w:rsid w:val="00F56B9C"/>
    <w:rsid w:val="00F7698E"/>
    <w:rsid w:val="00F8028F"/>
    <w:rsid w:val="00F80C8D"/>
    <w:rsid w:val="00F935EF"/>
    <w:rsid w:val="00F94E2E"/>
    <w:rsid w:val="00FA2938"/>
    <w:rsid w:val="00FA350E"/>
    <w:rsid w:val="00FB5E8F"/>
    <w:rsid w:val="00FC6B41"/>
    <w:rsid w:val="00FF0F8F"/>
    <w:rsid w:val="00FF1AFC"/>
    <w:rsid w:val="00FF665F"/>
    <w:rsid w:val="00FF6FC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9F777"/>
  <w15:docId w15:val="{05C16743-C4D3-4070-859C-0578B5BE3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3EA"/>
    <w:pPr>
      <w:spacing w:line="360" w:lineRule="auto"/>
      <w:jc w:val="both"/>
    </w:pPr>
    <w:rPr>
      <w:rFonts w:asciiTheme="minorBidi" w:hAnsiTheme="minorBidi"/>
    </w:rPr>
  </w:style>
  <w:style w:type="paragraph" w:styleId="Heading1">
    <w:name w:val="heading 1"/>
    <w:aliases w:val="Title1"/>
    <w:basedOn w:val="Normal"/>
    <w:next w:val="Normal"/>
    <w:link w:val="Heading1Char"/>
    <w:uiPriority w:val="9"/>
    <w:qFormat/>
    <w:rsid w:val="006B74B8"/>
    <w:pPr>
      <w:keepNext/>
      <w:keepLines/>
      <w:spacing w:before="360" w:after="120"/>
      <w:jc w:val="center"/>
      <w:outlineLvl w:val="0"/>
    </w:pPr>
    <w:rPr>
      <w:rFonts w:eastAsiaTheme="majorEastAsia" w:cstheme="majorBidi"/>
      <w:b/>
      <w:sz w:val="24"/>
      <w:szCs w:val="32"/>
    </w:rPr>
  </w:style>
  <w:style w:type="paragraph" w:styleId="Heading2">
    <w:name w:val="heading 2"/>
    <w:aliases w:val="title2"/>
    <w:basedOn w:val="Normal"/>
    <w:next w:val="Normal"/>
    <w:link w:val="Heading2Char"/>
    <w:uiPriority w:val="9"/>
    <w:unhideWhenUsed/>
    <w:qFormat/>
    <w:rsid w:val="006B74B8"/>
    <w:pPr>
      <w:keepNext/>
      <w:keepLines/>
      <w:spacing w:before="160" w:after="120"/>
      <w:outlineLvl w:val="1"/>
    </w:pPr>
    <w:rPr>
      <w:rFonts w:eastAsiaTheme="majorEastAsia" w:cstheme="majorBidi"/>
      <w:b/>
      <w:szCs w:val="26"/>
    </w:rPr>
  </w:style>
  <w:style w:type="paragraph" w:styleId="Heading3">
    <w:name w:val="heading 3"/>
    <w:aliases w:val="Title3"/>
    <w:basedOn w:val="Normal"/>
    <w:next w:val="Normal"/>
    <w:link w:val="Heading3Char"/>
    <w:uiPriority w:val="9"/>
    <w:unhideWhenUsed/>
    <w:qFormat/>
    <w:rsid w:val="006B74B8"/>
    <w:pPr>
      <w:keepNext/>
      <w:keepLines/>
      <w:spacing w:before="40" w:after="0"/>
      <w:outlineLvl w:val="2"/>
    </w:pPr>
    <w:rPr>
      <w:rFonts w:ascii="Arial" w:eastAsiaTheme="majorEastAsia" w:hAnsi="Arial" w:cstheme="majorBidi"/>
      <w:szCs w:val="24"/>
      <w:u w:val="single"/>
    </w:rPr>
  </w:style>
  <w:style w:type="paragraph" w:styleId="Heading4">
    <w:name w:val="heading 4"/>
    <w:aliases w:val="Title4"/>
    <w:basedOn w:val="Normal"/>
    <w:next w:val="Normal"/>
    <w:link w:val="Heading4Char"/>
    <w:uiPriority w:val="9"/>
    <w:unhideWhenUsed/>
    <w:qFormat/>
    <w:rsid w:val="001A40BE"/>
    <w:pPr>
      <w:keepNext/>
      <w:keepLines/>
      <w:spacing w:before="40" w:after="0"/>
      <w:outlineLvl w:val="3"/>
    </w:pPr>
    <w:rPr>
      <w:rFonts w:ascii="Arial" w:eastAsiaTheme="majorEastAsia" w:hAnsi="Arial"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32C8"/>
    <w:pPr>
      <w:ind w:left="720"/>
      <w:contextualSpacing/>
    </w:pPr>
  </w:style>
  <w:style w:type="character" w:customStyle="1" w:styleId="Heading1Char">
    <w:name w:val="Heading 1 Char"/>
    <w:aliases w:val="Title1 Char"/>
    <w:basedOn w:val="DefaultParagraphFont"/>
    <w:link w:val="Heading1"/>
    <w:uiPriority w:val="9"/>
    <w:rsid w:val="006B74B8"/>
    <w:rPr>
      <w:rFonts w:asciiTheme="minorBidi" w:eastAsiaTheme="majorEastAsia" w:hAnsiTheme="minorBidi" w:cstheme="majorBidi"/>
      <w:b/>
      <w:sz w:val="24"/>
      <w:szCs w:val="32"/>
    </w:rPr>
  </w:style>
  <w:style w:type="character" w:customStyle="1" w:styleId="Heading2Char">
    <w:name w:val="Heading 2 Char"/>
    <w:aliases w:val="title2 Char"/>
    <w:basedOn w:val="DefaultParagraphFont"/>
    <w:link w:val="Heading2"/>
    <w:uiPriority w:val="9"/>
    <w:rsid w:val="006B74B8"/>
    <w:rPr>
      <w:rFonts w:asciiTheme="minorBidi" w:eastAsiaTheme="majorEastAsia" w:hAnsiTheme="minorBidi" w:cstheme="majorBidi"/>
      <w:b/>
      <w:szCs w:val="26"/>
    </w:rPr>
  </w:style>
  <w:style w:type="character" w:customStyle="1" w:styleId="Heading3Char">
    <w:name w:val="Heading 3 Char"/>
    <w:aliases w:val="Title3 Char"/>
    <w:basedOn w:val="DefaultParagraphFont"/>
    <w:link w:val="Heading3"/>
    <w:uiPriority w:val="9"/>
    <w:rsid w:val="006B74B8"/>
    <w:rPr>
      <w:rFonts w:ascii="Arial" w:eastAsiaTheme="majorEastAsia" w:hAnsi="Arial" w:cstheme="majorBidi"/>
      <w:szCs w:val="24"/>
      <w:u w:val="single"/>
    </w:rPr>
  </w:style>
  <w:style w:type="character" w:styleId="CommentReference">
    <w:name w:val="annotation reference"/>
    <w:basedOn w:val="DefaultParagraphFont"/>
    <w:uiPriority w:val="99"/>
    <w:semiHidden/>
    <w:unhideWhenUsed/>
    <w:rsid w:val="005726F0"/>
    <w:rPr>
      <w:sz w:val="16"/>
      <w:szCs w:val="16"/>
    </w:rPr>
  </w:style>
  <w:style w:type="paragraph" w:styleId="CommentText">
    <w:name w:val="annotation text"/>
    <w:basedOn w:val="Normal"/>
    <w:link w:val="CommentTextChar"/>
    <w:uiPriority w:val="99"/>
    <w:semiHidden/>
    <w:unhideWhenUsed/>
    <w:rsid w:val="005726F0"/>
    <w:pPr>
      <w:spacing w:line="240" w:lineRule="auto"/>
    </w:pPr>
    <w:rPr>
      <w:sz w:val="20"/>
      <w:szCs w:val="20"/>
    </w:rPr>
  </w:style>
  <w:style w:type="character" w:customStyle="1" w:styleId="CommentTextChar">
    <w:name w:val="Comment Text Char"/>
    <w:basedOn w:val="DefaultParagraphFont"/>
    <w:link w:val="CommentText"/>
    <w:uiPriority w:val="99"/>
    <w:semiHidden/>
    <w:rsid w:val="005726F0"/>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5726F0"/>
    <w:rPr>
      <w:b/>
      <w:bCs/>
    </w:rPr>
  </w:style>
  <w:style w:type="character" w:customStyle="1" w:styleId="CommentSubjectChar">
    <w:name w:val="Comment Subject Char"/>
    <w:basedOn w:val="CommentTextChar"/>
    <w:link w:val="CommentSubject"/>
    <w:uiPriority w:val="99"/>
    <w:semiHidden/>
    <w:rsid w:val="005726F0"/>
    <w:rPr>
      <w:rFonts w:asciiTheme="minorBidi" w:hAnsiTheme="minorBidi"/>
      <w:b/>
      <w:bCs/>
      <w:sz w:val="20"/>
      <w:szCs w:val="20"/>
    </w:rPr>
  </w:style>
  <w:style w:type="paragraph" w:styleId="BalloonText">
    <w:name w:val="Balloon Text"/>
    <w:basedOn w:val="Normal"/>
    <w:link w:val="BalloonTextChar"/>
    <w:uiPriority w:val="99"/>
    <w:semiHidden/>
    <w:unhideWhenUsed/>
    <w:rsid w:val="005726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6F0"/>
    <w:rPr>
      <w:rFonts w:ascii="Segoe UI" w:hAnsi="Segoe UI" w:cs="Segoe UI"/>
      <w:sz w:val="18"/>
      <w:szCs w:val="18"/>
    </w:rPr>
  </w:style>
  <w:style w:type="paragraph" w:customStyle="1" w:styleId="EndNoteBibliographyTitle">
    <w:name w:val="EndNote Bibliography Title"/>
    <w:basedOn w:val="Normal"/>
    <w:link w:val="EndNoteBibliographyTitleChar"/>
    <w:rsid w:val="00051F92"/>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51F92"/>
    <w:rPr>
      <w:rFonts w:ascii="Arial" w:hAnsi="Arial" w:cs="Arial"/>
      <w:noProof/>
    </w:rPr>
  </w:style>
  <w:style w:type="paragraph" w:customStyle="1" w:styleId="EndNoteBibliography">
    <w:name w:val="EndNote Bibliography"/>
    <w:basedOn w:val="Normal"/>
    <w:link w:val="EndNoteBibliographyChar"/>
    <w:rsid w:val="00051F92"/>
    <w:rPr>
      <w:rFonts w:ascii="Arial" w:hAnsi="Arial" w:cs="Arial"/>
      <w:noProof/>
    </w:rPr>
  </w:style>
  <w:style w:type="character" w:customStyle="1" w:styleId="EndNoteBibliographyChar">
    <w:name w:val="EndNote Bibliography Char"/>
    <w:basedOn w:val="DefaultParagraphFont"/>
    <w:link w:val="EndNoteBibliography"/>
    <w:rsid w:val="00051F92"/>
    <w:rPr>
      <w:rFonts w:ascii="Arial" w:hAnsi="Arial" w:cs="Arial"/>
      <w:noProof/>
    </w:rPr>
  </w:style>
  <w:style w:type="character" w:styleId="Hyperlink">
    <w:name w:val="Hyperlink"/>
    <w:basedOn w:val="DefaultParagraphFont"/>
    <w:uiPriority w:val="99"/>
    <w:unhideWhenUsed/>
    <w:rsid w:val="00E36602"/>
    <w:rPr>
      <w:color w:val="0563C1" w:themeColor="hyperlink"/>
      <w:u w:val="single"/>
    </w:rPr>
  </w:style>
  <w:style w:type="character" w:customStyle="1" w:styleId="Heading4Char">
    <w:name w:val="Heading 4 Char"/>
    <w:aliases w:val="Title4 Char"/>
    <w:basedOn w:val="DefaultParagraphFont"/>
    <w:link w:val="Heading4"/>
    <w:uiPriority w:val="9"/>
    <w:rsid w:val="001A40BE"/>
    <w:rPr>
      <w:rFonts w:ascii="Arial" w:eastAsiaTheme="majorEastAsia" w:hAnsi="Arial" w:cstheme="majorBidi"/>
      <w:i/>
      <w:iCs/>
    </w:rPr>
  </w:style>
  <w:style w:type="paragraph" w:styleId="Header">
    <w:name w:val="header"/>
    <w:basedOn w:val="Normal"/>
    <w:link w:val="HeaderChar"/>
    <w:uiPriority w:val="99"/>
    <w:unhideWhenUsed/>
    <w:rsid w:val="00B625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56D"/>
    <w:rPr>
      <w:rFonts w:asciiTheme="minorBidi" w:hAnsiTheme="minorBidi"/>
    </w:rPr>
  </w:style>
  <w:style w:type="paragraph" w:styleId="Footer">
    <w:name w:val="footer"/>
    <w:basedOn w:val="Normal"/>
    <w:link w:val="FooterChar"/>
    <w:uiPriority w:val="99"/>
    <w:unhideWhenUsed/>
    <w:rsid w:val="00B625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56D"/>
    <w:rPr>
      <w:rFonts w:asciiTheme="minorBidi" w:hAnsi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studies/details/708?result=tru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762E1-B06B-447C-B861-80D306F89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739</Words>
  <Characters>4981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5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calves A.C.</dc:creator>
  <cp:lastModifiedBy>Goncalves A.C.</cp:lastModifiedBy>
  <cp:revision>4</cp:revision>
  <dcterms:created xsi:type="dcterms:W3CDTF">2017-12-07T11:30:00Z</dcterms:created>
  <dcterms:modified xsi:type="dcterms:W3CDTF">2017-12-07T11:30:00Z</dcterms:modified>
</cp:coreProperties>
</file>